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070CE2" w14:textId="77777777" w:rsidR="000D4D83" w:rsidRPr="0031576A" w:rsidRDefault="0099635C" w:rsidP="00285FDE">
      <w:pPr>
        <w:pStyle w:val="BodyText"/>
        <w:spacing w:line="360" w:lineRule="auto"/>
        <w:jc w:val="both"/>
        <w:rPr>
          <w:b/>
          <w:sz w:val="28"/>
          <w:szCs w:val="28"/>
        </w:rPr>
      </w:pPr>
      <w:r w:rsidRPr="0031576A">
        <w:rPr>
          <w:b/>
          <w:sz w:val="28"/>
          <w:szCs w:val="28"/>
        </w:rPr>
        <w:t xml:space="preserve">Population size and </w:t>
      </w:r>
      <w:r w:rsidR="001C3CA3">
        <w:rPr>
          <w:b/>
          <w:sz w:val="28"/>
          <w:szCs w:val="28"/>
        </w:rPr>
        <w:t xml:space="preserve">trends </w:t>
      </w:r>
      <w:r w:rsidR="000D4D83" w:rsidRPr="0031576A">
        <w:rPr>
          <w:b/>
          <w:sz w:val="28"/>
          <w:szCs w:val="28"/>
        </w:rPr>
        <w:t xml:space="preserve">of </w:t>
      </w:r>
      <w:r w:rsidR="00914C52">
        <w:rPr>
          <w:b/>
          <w:sz w:val="28"/>
          <w:szCs w:val="28"/>
        </w:rPr>
        <w:t>s</w:t>
      </w:r>
      <w:r w:rsidR="000D4D83" w:rsidRPr="0031576A">
        <w:rPr>
          <w:b/>
          <w:sz w:val="28"/>
          <w:szCs w:val="28"/>
        </w:rPr>
        <w:t>outhern giant petrels (</w:t>
      </w:r>
      <w:r w:rsidR="000D4D83" w:rsidRPr="0031576A">
        <w:rPr>
          <w:b/>
          <w:i/>
          <w:sz w:val="28"/>
          <w:szCs w:val="28"/>
        </w:rPr>
        <w:t>Macronectes giganteus</w:t>
      </w:r>
      <w:r w:rsidR="000D4D83" w:rsidRPr="0031576A">
        <w:rPr>
          <w:b/>
          <w:sz w:val="28"/>
          <w:szCs w:val="28"/>
        </w:rPr>
        <w:t>) nesting at Signy Island, South Orkney Islands</w:t>
      </w:r>
    </w:p>
    <w:p w14:paraId="1A8607E1" w14:textId="77777777" w:rsidR="000D4D83" w:rsidRPr="0031576A" w:rsidRDefault="000D4D83" w:rsidP="00285FDE">
      <w:pPr>
        <w:spacing w:line="360" w:lineRule="auto"/>
        <w:jc w:val="both"/>
        <w:rPr>
          <w:bCs/>
          <w:sz w:val="22"/>
          <w:szCs w:val="22"/>
        </w:rPr>
      </w:pPr>
    </w:p>
    <w:p w14:paraId="22E90B0C" w14:textId="77777777" w:rsidR="000D4D83" w:rsidRPr="00747758" w:rsidRDefault="00BC08C0" w:rsidP="00285FDE">
      <w:pPr>
        <w:spacing w:line="360" w:lineRule="auto"/>
        <w:jc w:val="both"/>
        <w:rPr>
          <w:bCs/>
        </w:rPr>
      </w:pPr>
      <w:r w:rsidRPr="00747758">
        <w:rPr>
          <w:bCs/>
        </w:rPr>
        <w:t xml:space="preserve">M. J. Dunn*, </w:t>
      </w:r>
      <w:r w:rsidR="005C39AE" w:rsidRPr="00747758">
        <w:rPr>
          <w:bCs/>
        </w:rPr>
        <w:t>J.A</w:t>
      </w:r>
      <w:r w:rsidR="00DC171E" w:rsidRPr="00747758">
        <w:rPr>
          <w:bCs/>
        </w:rPr>
        <w:t>.</w:t>
      </w:r>
      <w:r w:rsidR="005C39AE" w:rsidRPr="00747758">
        <w:rPr>
          <w:bCs/>
        </w:rPr>
        <w:t xml:space="preserve"> Jackson</w:t>
      </w:r>
      <w:r w:rsidR="00DC171E" w:rsidRPr="00747758">
        <w:rPr>
          <w:bCs/>
        </w:rPr>
        <w:t xml:space="preserve">, </w:t>
      </w:r>
      <w:r w:rsidR="009A284C" w:rsidRPr="00747758">
        <w:rPr>
          <w:bCs/>
        </w:rPr>
        <w:t xml:space="preserve">S. Adlard, </w:t>
      </w:r>
      <w:r w:rsidR="00DC171E" w:rsidRPr="00747758">
        <w:rPr>
          <w:bCs/>
        </w:rPr>
        <w:t>R.A.</w:t>
      </w:r>
      <w:r w:rsidR="00BF4553" w:rsidRPr="00747758">
        <w:rPr>
          <w:bCs/>
        </w:rPr>
        <w:t xml:space="preserve"> </w:t>
      </w:r>
      <w:r w:rsidR="00DC171E" w:rsidRPr="00747758">
        <w:rPr>
          <w:bCs/>
        </w:rPr>
        <w:t>Phillips</w:t>
      </w:r>
    </w:p>
    <w:p w14:paraId="615989B3" w14:textId="101313BA" w:rsidR="000D4D83" w:rsidRPr="00747758" w:rsidRDefault="000D4D83" w:rsidP="00E55C1C">
      <w:pPr>
        <w:spacing w:line="360" w:lineRule="auto"/>
        <w:jc w:val="right"/>
        <w:rPr>
          <w:bCs/>
        </w:rPr>
      </w:pPr>
    </w:p>
    <w:p w14:paraId="430476A9" w14:textId="77777777" w:rsidR="000D4D83" w:rsidRPr="00747758" w:rsidRDefault="000D4D83" w:rsidP="00285FDE">
      <w:pPr>
        <w:pStyle w:val="BodyText"/>
        <w:spacing w:line="360" w:lineRule="auto"/>
        <w:jc w:val="both"/>
      </w:pPr>
      <w:r w:rsidRPr="00747758">
        <w:t>British Antarctic Survey, Natural Environment Research Council, Madingley Road, Cambridge CB3 0ET, UK</w:t>
      </w:r>
    </w:p>
    <w:p w14:paraId="1D491B0C" w14:textId="77777777" w:rsidR="000D4D83" w:rsidRPr="00747758" w:rsidRDefault="000D4D83" w:rsidP="00285FDE">
      <w:pPr>
        <w:pStyle w:val="BodyText"/>
        <w:spacing w:line="360" w:lineRule="auto"/>
        <w:jc w:val="both"/>
      </w:pPr>
    </w:p>
    <w:p w14:paraId="189F532F" w14:textId="77777777" w:rsidR="000D4D83" w:rsidRPr="00747758" w:rsidRDefault="000D4D83" w:rsidP="00285FDE">
      <w:pPr>
        <w:pStyle w:val="BodyText"/>
        <w:spacing w:line="360" w:lineRule="auto"/>
        <w:jc w:val="both"/>
      </w:pPr>
      <w:r w:rsidRPr="00747758">
        <w:rPr>
          <w:bCs/>
        </w:rPr>
        <w:t>*</w:t>
      </w:r>
      <w:r w:rsidRPr="00747758">
        <w:t xml:space="preserve"> Corresponding author </w:t>
      </w:r>
    </w:p>
    <w:p w14:paraId="3346F1EA" w14:textId="77777777" w:rsidR="000D4D83" w:rsidRPr="00747758" w:rsidRDefault="000D4D83" w:rsidP="00285FDE">
      <w:pPr>
        <w:pStyle w:val="BodyText"/>
        <w:spacing w:line="360" w:lineRule="auto"/>
        <w:jc w:val="both"/>
      </w:pPr>
      <w:r w:rsidRPr="00747758">
        <w:t xml:space="preserve">Email: </w:t>
      </w:r>
      <w:hyperlink r:id="rId8" w:history="1">
        <w:r w:rsidRPr="00747758">
          <w:rPr>
            <w:rStyle w:val="Hyperlink"/>
          </w:rPr>
          <w:t>mdunn@bas.ac.uk</w:t>
        </w:r>
      </w:hyperlink>
    </w:p>
    <w:p w14:paraId="43BB6E8E" w14:textId="77777777" w:rsidR="000D4D83" w:rsidRPr="00747758" w:rsidRDefault="000D4D83" w:rsidP="00285FDE">
      <w:pPr>
        <w:pStyle w:val="BodyText"/>
        <w:spacing w:line="360" w:lineRule="auto"/>
        <w:jc w:val="both"/>
      </w:pPr>
      <w:r w:rsidRPr="00747758">
        <w:t>Tel: +44 (0)1223 221609</w:t>
      </w:r>
    </w:p>
    <w:p w14:paraId="088D218B" w14:textId="77777777" w:rsidR="000D4D83" w:rsidRPr="0031576A" w:rsidRDefault="000D4D83" w:rsidP="003D3F48">
      <w:pPr>
        <w:pStyle w:val="BodyText"/>
        <w:spacing w:line="360" w:lineRule="auto"/>
        <w:jc w:val="both"/>
      </w:pPr>
      <w:r w:rsidRPr="00747758">
        <w:t>Fax: +44 (0)1223 362616</w:t>
      </w:r>
    </w:p>
    <w:p w14:paraId="294C90D0" w14:textId="77777777" w:rsidR="000D4D83" w:rsidRPr="00747758" w:rsidRDefault="000D4D83" w:rsidP="00285FDE">
      <w:pPr>
        <w:spacing w:line="360" w:lineRule="auto"/>
        <w:jc w:val="both"/>
        <w:rPr>
          <w:b/>
        </w:rPr>
      </w:pPr>
      <w:r w:rsidRPr="00747758">
        <w:rPr>
          <w:b/>
        </w:rPr>
        <w:t>Abstract</w:t>
      </w:r>
    </w:p>
    <w:p w14:paraId="795C41B1" w14:textId="6EB2E96F" w:rsidR="00763BA9" w:rsidRPr="00747758" w:rsidRDefault="00DF0BF5" w:rsidP="003D3F48">
      <w:pPr>
        <w:spacing w:after="120" w:line="360" w:lineRule="auto"/>
        <w:jc w:val="both"/>
      </w:pPr>
      <w:r w:rsidRPr="00747758">
        <w:t>The southern giant petrel (</w:t>
      </w:r>
      <w:r w:rsidRPr="00747758">
        <w:rPr>
          <w:i/>
        </w:rPr>
        <w:t>Macronectes giganteus</w:t>
      </w:r>
      <w:r w:rsidRPr="00747758">
        <w:t xml:space="preserve">) </w:t>
      </w:r>
      <w:r w:rsidR="00F77EEC">
        <w:t xml:space="preserve">has </w:t>
      </w:r>
      <w:r w:rsidR="00CF7D20" w:rsidRPr="00747758">
        <w:t>a circumpolar</w:t>
      </w:r>
      <w:r w:rsidRPr="00747758">
        <w:t xml:space="preserve"> </w:t>
      </w:r>
      <w:r w:rsidR="00CF7D20" w:rsidRPr="00747758">
        <w:t xml:space="preserve">distribution </w:t>
      </w:r>
      <w:r w:rsidR="00F77EEC">
        <w:t>and</w:t>
      </w:r>
      <w:r w:rsidR="00CF7D20" w:rsidRPr="00747758">
        <w:t xml:space="preserve"> breed</w:t>
      </w:r>
      <w:r w:rsidRPr="00747758">
        <w:t xml:space="preserve">s on subantarctic islands and a few </w:t>
      </w:r>
      <w:r w:rsidR="00AD3D76">
        <w:t xml:space="preserve">continental Antarctic </w:t>
      </w:r>
      <w:r w:rsidRPr="00747758">
        <w:t xml:space="preserve">sites. </w:t>
      </w:r>
      <w:r w:rsidR="00CF7D20" w:rsidRPr="00747758">
        <w:t>Although t</w:t>
      </w:r>
      <w:r w:rsidR="003175FA" w:rsidRPr="00747758">
        <w:t>his</w:t>
      </w:r>
      <w:r w:rsidR="00AD3D76">
        <w:t xml:space="preserve"> species has recently been down-</w:t>
      </w:r>
      <w:r w:rsidR="003175FA" w:rsidRPr="00747758">
        <w:t xml:space="preserve">listed to ‘Least Concern’ </w:t>
      </w:r>
      <w:r w:rsidR="00CF7D20" w:rsidRPr="00747758">
        <w:t xml:space="preserve">by the World Conservation Union (IUCN), there are </w:t>
      </w:r>
      <w:r w:rsidR="003175FA" w:rsidRPr="00747758">
        <w:t xml:space="preserve">strong fluctuations in abundance </w:t>
      </w:r>
      <w:r w:rsidR="00CF7D20" w:rsidRPr="00747758">
        <w:t xml:space="preserve">and variable long-term trends </w:t>
      </w:r>
      <w:r w:rsidR="003175FA" w:rsidRPr="00747758">
        <w:t xml:space="preserve">recorded at </w:t>
      </w:r>
      <w:r w:rsidR="00CF7D20" w:rsidRPr="00747758">
        <w:t>different</w:t>
      </w:r>
      <w:r w:rsidR="003175FA" w:rsidRPr="00747758">
        <w:t xml:space="preserve"> sites</w:t>
      </w:r>
      <w:r w:rsidR="006E73DF" w:rsidRPr="00747758">
        <w:t xml:space="preserve">. </w:t>
      </w:r>
      <w:r w:rsidR="00CF7D20" w:rsidRPr="00747758">
        <w:t>Systematic, l</w:t>
      </w:r>
      <w:r w:rsidR="006E73DF" w:rsidRPr="00747758">
        <w:t>ong</w:t>
      </w:r>
      <w:r w:rsidR="00CF7D20" w:rsidRPr="00747758">
        <w:t>-</w:t>
      </w:r>
      <w:r w:rsidR="006E73DF" w:rsidRPr="00747758">
        <w:t xml:space="preserve">term monitoring is essential to determine drivers underlying </w:t>
      </w:r>
      <w:r w:rsidR="00CF7D20" w:rsidRPr="00747758">
        <w:t>its</w:t>
      </w:r>
      <w:r w:rsidR="006E73DF" w:rsidRPr="00747758">
        <w:t xml:space="preserve"> population dynamics. </w:t>
      </w:r>
      <w:r w:rsidR="00CF7D20" w:rsidRPr="00747758">
        <w:t>Here, w</w:t>
      </w:r>
      <w:r w:rsidR="001C5BD5" w:rsidRPr="00747758">
        <w:t xml:space="preserve">e examine long-term changes in population size and productivity of southern giant petrels at Signy Island, South Orkney Islands. Comparing estimated numbers of breeding pairs </w:t>
      </w:r>
      <w:r w:rsidR="00147D90" w:rsidRPr="00747758">
        <w:t>over the whole island</w:t>
      </w:r>
      <w:r w:rsidR="001C5BD5" w:rsidRPr="00747758">
        <w:t xml:space="preserve"> in 2000/01, 2005/06</w:t>
      </w:r>
      <w:r w:rsidR="00FD42B9" w:rsidRPr="00747758">
        <w:t>,</w:t>
      </w:r>
      <w:r w:rsidR="001C5BD5" w:rsidRPr="00747758">
        <w:t xml:space="preserve"> 2009/10</w:t>
      </w:r>
      <w:r w:rsidR="0019197F" w:rsidRPr="00747758">
        <w:t xml:space="preserve"> and 2014/15</w:t>
      </w:r>
      <w:r w:rsidR="001C5BD5" w:rsidRPr="00747758">
        <w:t xml:space="preserve"> with historical data revealed several phases of population change; a </w:t>
      </w:r>
      <w:r w:rsidR="00F77EEC">
        <w:t xml:space="preserve">64% </w:t>
      </w:r>
      <w:r w:rsidR="001C5BD5" w:rsidRPr="00747758">
        <w:t>decline (</w:t>
      </w:r>
      <w:r w:rsidR="00484C56" w:rsidRPr="00747758">
        <w:t>6.</w:t>
      </w:r>
      <w:r w:rsidR="00C22A4E" w:rsidRPr="00747758">
        <w:t>2</w:t>
      </w:r>
      <w:r w:rsidR="001C5BD5" w:rsidRPr="00747758">
        <w:t>% per an</w:t>
      </w:r>
      <w:r w:rsidR="00F77EEC">
        <w:t>num) from 1968/69 to 1984/85, a 162%</w:t>
      </w:r>
      <w:r w:rsidR="001C5BD5" w:rsidRPr="00747758">
        <w:t xml:space="preserve"> increase (</w:t>
      </w:r>
      <w:r w:rsidR="00484C56" w:rsidRPr="00747758">
        <w:t>6.</w:t>
      </w:r>
      <w:r w:rsidR="00C22A4E" w:rsidRPr="00747758">
        <w:t>2</w:t>
      </w:r>
      <w:r w:rsidR="001C5BD5" w:rsidRPr="00747758">
        <w:t>% per annum) to 200</w:t>
      </w:r>
      <w:r w:rsidR="00484C56" w:rsidRPr="00747758">
        <w:t>0</w:t>
      </w:r>
      <w:r w:rsidR="001C5BD5" w:rsidRPr="00747758">
        <w:t>/0</w:t>
      </w:r>
      <w:r w:rsidR="00484C56" w:rsidRPr="00747758">
        <w:t xml:space="preserve">1, stability until 2005/06, a </w:t>
      </w:r>
      <w:r w:rsidR="00F77EEC">
        <w:t xml:space="preserve">56% </w:t>
      </w:r>
      <w:r w:rsidR="001C5BD5" w:rsidRPr="00747758">
        <w:t>decline (</w:t>
      </w:r>
      <w:r w:rsidR="00484C56" w:rsidRPr="00747758">
        <w:t>18.</w:t>
      </w:r>
      <w:r w:rsidR="00C22A4E" w:rsidRPr="00747758">
        <w:t>3</w:t>
      </w:r>
      <w:r w:rsidR="001C5BD5" w:rsidRPr="00747758">
        <w:t xml:space="preserve">% per annum) to </w:t>
      </w:r>
      <w:r w:rsidR="00484C56" w:rsidRPr="00747758">
        <w:t xml:space="preserve">2009/10, and stability until </w:t>
      </w:r>
      <w:r w:rsidR="0019197F" w:rsidRPr="00747758">
        <w:t>2014/15</w:t>
      </w:r>
      <w:r w:rsidR="001C5BD5" w:rsidRPr="00747758">
        <w:t>. This represent</w:t>
      </w:r>
      <w:r w:rsidR="003175FA" w:rsidRPr="00747758">
        <w:t>s</w:t>
      </w:r>
      <w:r w:rsidR="001C5BD5" w:rsidRPr="00747758">
        <w:t xml:space="preserve"> a </w:t>
      </w:r>
      <w:r w:rsidR="00AD3D76">
        <w:t xml:space="preserve">1.8% </w:t>
      </w:r>
      <w:r w:rsidR="001C5BD5" w:rsidRPr="00747758">
        <w:t xml:space="preserve">decline per annum between 1968/69 and </w:t>
      </w:r>
      <w:r w:rsidR="00E81986" w:rsidRPr="00747758">
        <w:t>2014/15</w:t>
      </w:r>
      <w:r w:rsidR="001C5BD5" w:rsidRPr="00747758">
        <w:t xml:space="preserve">. </w:t>
      </w:r>
      <w:r w:rsidR="006E73DF" w:rsidRPr="00747758">
        <w:t xml:space="preserve">Annual counts within focal study </w:t>
      </w:r>
      <w:r w:rsidR="00900246" w:rsidRPr="00747758">
        <w:t>areas</w:t>
      </w:r>
      <w:r w:rsidR="006E73DF" w:rsidRPr="00747758">
        <w:t xml:space="preserve"> </w:t>
      </w:r>
      <w:r w:rsidR="00900246" w:rsidRPr="00747758">
        <w:t>suggested a more rapid increase from 1996/97 to 2006/07, but</w:t>
      </w:r>
      <w:r w:rsidR="006E73DF" w:rsidRPr="00747758">
        <w:t xml:space="preserve"> the same downward trend from 2006/07 to present</w:t>
      </w:r>
      <w:r w:rsidR="00900246" w:rsidRPr="00747758">
        <w:t>, underlining potential pitfalls in inferring trends from part-island counts.</w:t>
      </w:r>
      <w:r w:rsidR="006E73DF" w:rsidRPr="00747758">
        <w:t xml:space="preserve"> </w:t>
      </w:r>
      <w:r w:rsidR="00900246" w:rsidRPr="00747758">
        <w:t xml:space="preserve">There was also </w:t>
      </w:r>
      <w:r w:rsidR="006E73DF" w:rsidRPr="00747758">
        <w:t>a 20% decline in breeding success from 199</w:t>
      </w:r>
      <w:r w:rsidR="00900246" w:rsidRPr="00747758">
        <w:t>6/9</w:t>
      </w:r>
      <w:r w:rsidR="006E73DF" w:rsidRPr="00747758">
        <w:t>7 to 201</w:t>
      </w:r>
      <w:r w:rsidR="00900246" w:rsidRPr="00747758">
        <w:t>4/1</w:t>
      </w:r>
      <w:r w:rsidR="006E73DF" w:rsidRPr="00747758">
        <w:t xml:space="preserve">5. </w:t>
      </w:r>
      <w:r w:rsidR="001C5BD5" w:rsidRPr="00747758">
        <w:t xml:space="preserve">Our results indicate substantial fluctuations in </w:t>
      </w:r>
      <w:r w:rsidR="00850E6E" w:rsidRPr="00747758">
        <w:t>southern giant petrel</w:t>
      </w:r>
      <w:r w:rsidR="001C5BD5" w:rsidRPr="00747758">
        <w:t xml:space="preserve"> </w:t>
      </w:r>
      <w:r w:rsidR="00D06B34">
        <w:t>abundance</w:t>
      </w:r>
      <w:r w:rsidR="00A82A51">
        <w:t xml:space="preserve"> </w:t>
      </w:r>
      <w:r w:rsidR="001C5BD5" w:rsidRPr="00747758">
        <w:t xml:space="preserve">at Signy Island </w:t>
      </w:r>
      <w:r w:rsidR="00A82A51">
        <w:t>over</w:t>
      </w:r>
      <w:r w:rsidR="001C5BD5" w:rsidRPr="00747758">
        <w:t xml:space="preserve"> </w:t>
      </w:r>
      <w:r w:rsidR="00C22A4E" w:rsidRPr="00747758">
        <w:t>4-5</w:t>
      </w:r>
      <w:r w:rsidR="001C5BD5" w:rsidRPr="00747758">
        <w:t xml:space="preserve"> decades, and a recent decline in breeding numbers and success. </w:t>
      </w:r>
      <w:r w:rsidR="007352D4" w:rsidRPr="00747758">
        <w:t>As the</w:t>
      </w:r>
      <w:r w:rsidR="00850E6E" w:rsidRPr="00747758">
        <w:t xml:space="preserve"> southern giant petrels</w:t>
      </w:r>
      <w:r w:rsidR="001C5BD5" w:rsidRPr="00747758">
        <w:t xml:space="preserve"> breeding </w:t>
      </w:r>
      <w:r w:rsidR="001C5BD5" w:rsidRPr="00747758">
        <w:lastRenderedPageBreak/>
        <w:t xml:space="preserve">at the South Orkney Islands represent </w:t>
      </w:r>
      <w:r w:rsidR="00D06B34">
        <w:t>~</w:t>
      </w:r>
      <w:r w:rsidR="001C5BD5" w:rsidRPr="00747758">
        <w:t>5-10% of the global population</w:t>
      </w:r>
      <w:r w:rsidR="008E7AA5" w:rsidRPr="00747758">
        <w:t>,</w:t>
      </w:r>
      <w:r w:rsidR="001C5BD5" w:rsidRPr="00747758">
        <w:t xml:space="preserve"> continuation of these declines would be of high conservation concern.</w:t>
      </w:r>
    </w:p>
    <w:p w14:paraId="6351241A" w14:textId="3FC99026" w:rsidR="00725C4D" w:rsidRPr="00747758" w:rsidRDefault="000D4D83" w:rsidP="003D3F48">
      <w:pPr>
        <w:spacing w:after="120" w:line="360" w:lineRule="auto"/>
        <w:jc w:val="both"/>
        <w:rPr>
          <w:b/>
          <w:bCs/>
        </w:rPr>
      </w:pPr>
      <w:r w:rsidRPr="00747758">
        <w:rPr>
          <w:b/>
        </w:rPr>
        <w:t>Keywords</w:t>
      </w:r>
      <w:r w:rsidR="008B3B0D" w:rsidRPr="00747758">
        <w:rPr>
          <w:b/>
        </w:rPr>
        <w:t xml:space="preserve">: </w:t>
      </w:r>
      <w:r w:rsidR="005846F6" w:rsidRPr="00747758">
        <w:t xml:space="preserve">Antarctica, </w:t>
      </w:r>
      <w:r w:rsidR="00747758" w:rsidRPr="00747758">
        <w:t xml:space="preserve">petrel, </w:t>
      </w:r>
      <w:r w:rsidR="00C22A4E" w:rsidRPr="00747758">
        <w:rPr>
          <w:bCs/>
        </w:rPr>
        <w:t>productivity</w:t>
      </w:r>
      <w:r w:rsidR="00BE1048" w:rsidRPr="00747758">
        <w:rPr>
          <w:bCs/>
        </w:rPr>
        <w:t xml:space="preserve">, </w:t>
      </w:r>
      <w:r w:rsidR="00747758" w:rsidRPr="00747758">
        <w:rPr>
          <w:bCs/>
        </w:rPr>
        <w:t>population</w:t>
      </w:r>
      <w:r w:rsidR="00C22A4E" w:rsidRPr="00747758">
        <w:rPr>
          <w:bCs/>
        </w:rPr>
        <w:t xml:space="preserve">, </w:t>
      </w:r>
      <w:r w:rsidR="00E7317E" w:rsidRPr="00747758">
        <w:rPr>
          <w:bCs/>
        </w:rPr>
        <w:t>fluctuations</w:t>
      </w:r>
      <w:r w:rsidR="005846F6" w:rsidRPr="00747758">
        <w:rPr>
          <w:bCs/>
        </w:rPr>
        <w:t>, Procellariidae</w:t>
      </w:r>
    </w:p>
    <w:p w14:paraId="3AE2DC93" w14:textId="77777777" w:rsidR="00463694" w:rsidRPr="00747758" w:rsidRDefault="00463694" w:rsidP="0031576A">
      <w:pPr>
        <w:pStyle w:val="Heading1"/>
        <w:spacing w:line="360" w:lineRule="auto"/>
        <w:jc w:val="both"/>
        <w:rPr>
          <w:rFonts w:ascii="Times New Roman" w:hAnsi="Times New Roman"/>
          <w:sz w:val="24"/>
          <w:szCs w:val="24"/>
        </w:rPr>
      </w:pPr>
      <w:r w:rsidRPr="00747758">
        <w:rPr>
          <w:rFonts w:ascii="Times New Roman" w:hAnsi="Times New Roman"/>
          <w:sz w:val="24"/>
          <w:szCs w:val="24"/>
        </w:rPr>
        <w:t xml:space="preserve">Introduction </w:t>
      </w:r>
    </w:p>
    <w:p w14:paraId="2C34D928" w14:textId="47DE0F31" w:rsidR="003D6CCF" w:rsidRPr="00747758" w:rsidRDefault="001B68DD" w:rsidP="00626DE5">
      <w:pPr>
        <w:spacing w:after="120" w:line="360" w:lineRule="auto"/>
        <w:jc w:val="both"/>
      </w:pPr>
      <w:r w:rsidRPr="00747758">
        <w:t xml:space="preserve">The </w:t>
      </w:r>
      <w:r w:rsidR="00E474A5" w:rsidRPr="00747758">
        <w:t xml:space="preserve">southern </w:t>
      </w:r>
      <w:r w:rsidRPr="00747758">
        <w:t>giant petrel (</w:t>
      </w:r>
      <w:r w:rsidRPr="00747758">
        <w:rPr>
          <w:i/>
        </w:rPr>
        <w:t>Macronectes giganteus</w:t>
      </w:r>
      <w:r w:rsidRPr="00747758">
        <w:t>) is currently designated</w:t>
      </w:r>
      <w:r w:rsidR="007F04C2" w:rsidRPr="00747758">
        <w:t xml:space="preserve"> by the IUCN</w:t>
      </w:r>
      <w:r w:rsidRPr="00747758">
        <w:t xml:space="preserve"> as  “</w:t>
      </w:r>
      <w:r w:rsidR="00BA5654" w:rsidRPr="00747758">
        <w:t>L</w:t>
      </w:r>
      <w:r w:rsidRPr="00747758">
        <w:t xml:space="preserve">east </w:t>
      </w:r>
      <w:r w:rsidR="00BA5654" w:rsidRPr="00747758">
        <w:t>C</w:t>
      </w:r>
      <w:r w:rsidRPr="00747758">
        <w:t>oncern”</w:t>
      </w:r>
      <w:r w:rsidR="00CE7471" w:rsidRPr="00747758">
        <w:t>,</w:t>
      </w:r>
      <w:r w:rsidRPr="00747758">
        <w:t xml:space="preserve"> having been </w:t>
      </w:r>
      <w:r w:rsidR="0010565C" w:rsidRPr="00747758">
        <w:t>down-listed from</w:t>
      </w:r>
      <w:r w:rsidRPr="00747758">
        <w:t xml:space="preserve"> “</w:t>
      </w:r>
      <w:r w:rsidR="00BA5654" w:rsidRPr="00747758">
        <w:t>N</w:t>
      </w:r>
      <w:r w:rsidRPr="00747758">
        <w:t>ear-threatened”</w:t>
      </w:r>
      <w:r w:rsidR="0010565C" w:rsidRPr="00747758">
        <w:t xml:space="preserve"> in </w:t>
      </w:r>
      <w:r w:rsidR="008A1870" w:rsidRPr="00747758">
        <w:t>2009</w:t>
      </w:r>
      <w:r w:rsidR="00A6290A" w:rsidRPr="00747758">
        <w:t>, following a re-appraisal of population trends</w:t>
      </w:r>
      <w:r w:rsidR="006310D2" w:rsidRPr="00747758">
        <w:t xml:space="preserve"> </w:t>
      </w:r>
      <w:r w:rsidR="0080538A" w:rsidRPr="00747758">
        <w:fldChar w:fldCharType="begin"/>
      </w:r>
      <w:r w:rsidR="00F00F4E" w:rsidRPr="00747758">
        <w:instrText xml:space="preserve"> ADDIN EN.CITE &lt;EndNote&gt;&lt;Cite&gt;&lt;Author&gt;IUCN&lt;/Author&gt;&lt;Year&gt;2014&lt;/Year&gt;&lt;RecNum&gt;50&lt;/RecNum&gt;&lt;DisplayText&gt;(IUCN 2014)&lt;/DisplayText&gt;&lt;record&gt;&lt;rec-number&gt;50&lt;/rec-number&gt;&lt;foreign-keys&gt;&lt;key app="EN" db-id="a9t0da2pes9rvme9sr9p92x82tsarvz0pewe"&gt;50&lt;/key&gt;&lt;/foreign-keys&gt;&lt;ref-type name="Online Database"&gt;45&lt;/ref-type&gt;&lt;contributors&gt;&lt;authors&gt;&lt;author&gt;IUCN&lt;/author&gt;&lt;/authors&gt;&lt;/contributors&gt;&lt;titles&gt;&lt;title&gt;IUCN Red List of Threatened species&lt;/title&gt;&lt;/titles&gt;&lt;dates&gt;&lt;year&gt;2014&lt;/year&gt;&lt;pub-dates&gt;&lt;date&gt;9 September 2014&lt;/date&gt;&lt;/pub-dates&gt;&lt;/dates&gt;&lt;isbn&gt;2014.1&lt;/isbn&gt;&lt;urls&gt;&lt;related-urls&gt;&lt;url&gt;www.iucnredlist.org &lt;/url&gt;&lt;/related-urls&gt;&lt;/urls&gt;&lt;/record&gt;&lt;/Cite&gt;&lt;/EndNote&gt;</w:instrText>
      </w:r>
      <w:r w:rsidR="0080538A" w:rsidRPr="00747758">
        <w:fldChar w:fldCharType="separate"/>
      </w:r>
      <w:r w:rsidR="00F00F4E" w:rsidRPr="00747758">
        <w:rPr>
          <w:noProof/>
        </w:rPr>
        <w:t>(</w:t>
      </w:r>
      <w:hyperlink w:anchor="_ENREF_18" w:tooltip="IUCN, 2014 #50" w:history="1">
        <w:r w:rsidR="00A62672" w:rsidRPr="00747758">
          <w:rPr>
            <w:noProof/>
          </w:rPr>
          <w:t>IUCN 2014</w:t>
        </w:r>
      </w:hyperlink>
      <w:r w:rsidR="00F00F4E" w:rsidRPr="00747758">
        <w:rPr>
          <w:noProof/>
        </w:rPr>
        <w:t>)</w:t>
      </w:r>
      <w:r w:rsidR="0080538A" w:rsidRPr="00747758">
        <w:fldChar w:fldCharType="end"/>
      </w:r>
      <w:r w:rsidR="00132965" w:rsidRPr="00747758">
        <w:t xml:space="preserve"> </w:t>
      </w:r>
      <w:r w:rsidR="0063140F" w:rsidRPr="00747758">
        <w:t>The species has a circumpolar breeding range that includes numerous subantarctic archipelagos, islands off Patagonia and coastal Antarctica, and</w:t>
      </w:r>
      <w:r w:rsidR="00CC4819" w:rsidRPr="00747758">
        <w:t>,</w:t>
      </w:r>
      <w:r w:rsidR="0063140F" w:rsidRPr="00747758">
        <w:t xml:space="preserve"> in the South Atlantic region, extends from Gough Island </w:t>
      </w:r>
      <w:r w:rsidR="00CC4819" w:rsidRPr="00747758">
        <w:t xml:space="preserve">and the Patagonian Shelf </w:t>
      </w:r>
      <w:r w:rsidR="0063140F" w:rsidRPr="00747758">
        <w:t xml:space="preserve">to the southern Antarctic Peninsula </w:t>
      </w:r>
      <w:r w:rsidR="0080538A" w:rsidRPr="00747758">
        <w:fldChar w:fldCharType="begin">
          <w:fldData xml:space="preserve">PEVuZE5vdGU+PENpdGU+PEF1dGhvcj5IdW50ZXI8L0F1dGhvcj48WWVhcj4xOTg0PC9ZZWFyPjxS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</w:fldData>
        </w:fldChar>
      </w:r>
      <w:r w:rsidR="00F626B7" w:rsidRPr="00747758">
        <w:instrText xml:space="preserve"> ADDIN EN.CITE </w:instrText>
      </w:r>
      <w:r w:rsidR="00F626B7" w:rsidRPr="00747758">
        <w:fldChar w:fldCharType="begin">
          <w:fldData xml:space="preserve">PEVuZE5vdGU+PENpdGU+PEF1dGhvcj5IdW50ZXI8L0F1dGhvcj48WWVhcj4xOTg0PC9ZZWFyPjxS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</w:fldData>
        </w:fldChar>
      </w:r>
      <w:r w:rsidR="00F626B7" w:rsidRPr="00747758">
        <w:instrText xml:space="preserve"> ADDIN EN.CITE.DATA </w:instrText>
      </w:r>
      <w:r w:rsidR="00F626B7" w:rsidRPr="00747758">
        <w:fldChar w:fldCharType="end"/>
      </w:r>
      <w:r w:rsidR="0080538A" w:rsidRPr="00747758">
        <w:fldChar w:fldCharType="separate"/>
      </w:r>
      <w:r w:rsidR="0063140F" w:rsidRPr="00747758">
        <w:rPr>
          <w:noProof/>
        </w:rPr>
        <w:t>(</w:t>
      </w:r>
      <w:hyperlink w:anchor="_ENREF_17" w:tooltip="Hunter, 1984 #42" w:history="1">
        <w:r w:rsidR="00A62672" w:rsidRPr="00747758">
          <w:rPr>
            <w:noProof/>
          </w:rPr>
          <w:t>Hunter 1984</w:t>
        </w:r>
      </w:hyperlink>
      <w:r w:rsidR="0063140F" w:rsidRPr="00747758">
        <w:rPr>
          <w:noProof/>
        </w:rPr>
        <w:t xml:space="preserve">; </w:t>
      </w:r>
      <w:hyperlink w:anchor="_ENREF_25" w:tooltip="Patterson, 2008 #48" w:history="1">
        <w:r w:rsidR="00A62672" w:rsidRPr="00747758">
          <w:rPr>
            <w:noProof/>
          </w:rPr>
          <w:t>Patterson et al. 2008</w:t>
        </w:r>
      </w:hyperlink>
      <w:r w:rsidR="0063140F" w:rsidRPr="00747758">
        <w:rPr>
          <w:noProof/>
        </w:rPr>
        <w:t xml:space="preserve">; </w:t>
      </w:r>
      <w:hyperlink w:anchor="_ENREF_36" w:tooltip="Woehler, 2001 #130" w:history="1">
        <w:r w:rsidR="00A62672" w:rsidRPr="00747758">
          <w:rPr>
            <w:noProof/>
          </w:rPr>
          <w:t>Woehler et al. 2001</w:t>
        </w:r>
      </w:hyperlink>
      <w:r w:rsidR="0063140F" w:rsidRPr="00747758">
        <w:rPr>
          <w:noProof/>
        </w:rPr>
        <w:t>)</w:t>
      </w:r>
      <w:r w:rsidR="0080538A" w:rsidRPr="00747758">
        <w:fldChar w:fldCharType="end"/>
      </w:r>
      <w:r w:rsidR="0063140F" w:rsidRPr="00747758">
        <w:t xml:space="preserve">. </w:t>
      </w:r>
      <w:r w:rsidR="00196DEC" w:rsidRPr="00747758">
        <w:t xml:space="preserve">The </w:t>
      </w:r>
      <w:r w:rsidR="00493ADE" w:rsidRPr="00747758">
        <w:t>tota</w:t>
      </w:r>
      <w:r w:rsidR="00196DEC" w:rsidRPr="00747758">
        <w:t xml:space="preserve">l </w:t>
      </w:r>
      <w:r w:rsidR="00E474A5" w:rsidRPr="00747758">
        <w:t xml:space="preserve">world </w:t>
      </w:r>
      <w:r w:rsidR="00196DEC" w:rsidRPr="00747758">
        <w:t xml:space="preserve">breeding population </w:t>
      </w:r>
      <w:r w:rsidR="00E474A5" w:rsidRPr="00747758">
        <w:t>is</w:t>
      </w:r>
      <w:r w:rsidR="00196DEC" w:rsidRPr="00747758">
        <w:t xml:space="preserve"> </w:t>
      </w:r>
      <w:r w:rsidR="00E474A5" w:rsidRPr="00747758">
        <w:t xml:space="preserve">estimated to </w:t>
      </w:r>
      <w:r w:rsidR="00196DEC" w:rsidRPr="00747758">
        <w:t>be approximately 50,000 pairs</w:t>
      </w:r>
      <w:r w:rsidR="00883F72" w:rsidRPr="00747758">
        <w:t xml:space="preserve">, </w:t>
      </w:r>
      <w:r w:rsidR="00196DEC" w:rsidRPr="00747758">
        <w:t xml:space="preserve">although </w:t>
      </w:r>
      <w:r w:rsidR="0063140F" w:rsidRPr="00747758">
        <w:t xml:space="preserve">many of the counts on which </w:t>
      </w:r>
      <w:r w:rsidR="00196DEC" w:rsidRPr="00747758">
        <w:t xml:space="preserve">this is </w:t>
      </w:r>
      <w:r w:rsidR="0063140F" w:rsidRPr="00747758">
        <w:t>based were collected more than a decade ago</w:t>
      </w:r>
      <w:r w:rsidR="00883F72" w:rsidRPr="00747758">
        <w:t xml:space="preserve"> and there are </w:t>
      </w:r>
      <w:r w:rsidR="00FE69B5" w:rsidRPr="00747758">
        <w:t>considerable</w:t>
      </w:r>
      <w:r w:rsidR="00883F72" w:rsidRPr="00747758">
        <w:t xml:space="preserve"> data gaps</w:t>
      </w:r>
      <w:r w:rsidR="00B04286" w:rsidRPr="00747758">
        <w:t xml:space="preserve"> </w:t>
      </w:r>
      <w:r w:rsidR="0080538A" w:rsidRPr="00747758">
        <w:fldChar w:fldCharType="begin"/>
      </w:r>
      <w:r w:rsidR="004A3739" w:rsidRPr="00747758">
        <w:instrText xml:space="preserve"> ADDIN EN.CITE &lt;EndNote&gt;&lt;Cite&gt;&lt;Author&gt;ACAP&lt;/Author&gt;&lt;Year&gt;2014&lt;/Year&gt;&lt;RecNum&gt;144&lt;/RecNum&gt;&lt;DisplayText&gt;(ACAP 2014b)&lt;/DisplayText&gt;&lt;record&gt;&lt;rec-number&gt;144&lt;/rec-number&gt;&lt;foreign-keys&gt;&lt;key app="EN" db-id="a9t0da2pes9rvme9sr9p92x82tsarvz0pewe"&gt;144&lt;/key&gt;&lt;/foreign-keys&gt;&lt;ref-type name="Online Database"&gt;45&lt;/ref-type&gt;&lt;contributors&gt;&lt;authors&gt;&lt;author&gt;ACAP&lt;/author&gt;&lt;/authors&gt;&lt;/contributors&gt;&lt;titles&gt;&lt;title&gt;&lt;style face="normal" font="default" size="100%"&gt;ACAP Species assessment: Southern giant petrel &lt;/style&gt;&lt;style face="italic" font="default" size="100%"&gt;Macronectes giganteus&lt;/style&gt;&lt;style face="normal" font="default" size="100%"&gt;.&lt;/style&gt;&lt;/title&gt;&lt;/titles&gt;&lt;edition&gt;2014&lt;/edition&gt;&lt;dates&gt;&lt;year&gt;2014&lt;/year&gt;&lt;pub-dates&gt;&lt;date&gt;9 September 2014&lt;/date&gt;&lt;/pub-dates&gt;&lt;/dates&gt;&lt;publisher&gt;Agreement on the Conservation of Albatross and Petrels&lt;/publisher&gt;&lt;urls&gt;&lt;related-urls&gt;&lt;url&gt;http://www.acap.aq&lt;/url&gt;&lt;/related-urls&gt;&lt;/urls&gt;&lt;remote-database-name&gt;ACAP Species assessment&lt;/remote-database-name&gt;&lt;remote-database-provider&gt;ACAP (Agreement on the Conservation of Albatross and Petrels). &lt;/remote-database-provider&gt;&lt;/record&gt;&lt;/Cite&gt;&lt;/EndNote&gt;</w:instrText>
      </w:r>
      <w:r w:rsidR="0080538A" w:rsidRPr="00747758">
        <w:fldChar w:fldCharType="separate"/>
      </w:r>
      <w:r w:rsidR="004A3739" w:rsidRPr="00747758">
        <w:rPr>
          <w:noProof/>
        </w:rPr>
        <w:t>(</w:t>
      </w:r>
      <w:hyperlink w:anchor="_ENREF_2" w:tooltip="ACAP, 2014 #144" w:history="1">
        <w:r w:rsidR="00A62672" w:rsidRPr="00747758">
          <w:rPr>
            <w:noProof/>
          </w:rPr>
          <w:t>ACAP 2014b</w:t>
        </w:r>
      </w:hyperlink>
      <w:r w:rsidR="004A3739" w:rsidRPr="00747758">
        <w:rPr>
          <w:noProof/>
        </w:rPr>
        <w:t>)</w:t>
      </w:r>
      <w:r w:rsidR="0080538A" w:rsidRPr="00747758">
        <w:fldChar w:fldCharType="end"/>
      </w:r>
      <w:r w:rsidR="00196DEC" w:rsidRPr="00747758">
        <w:t>.</w:t>
      </w:r>
      <w:r w:rsidR="005811C9" w:rsidRPr="00747758">
        <w:t xml:space="preserve"> </w:t>
      </w:r>
      <w:r w:rsidR="00314F5C" w:rsidRPr="00747758">
        <w:t>Information on</w:t>
      </w:r>
      <w:r w:rsidR="00E042F9" w:rsidRPr="00747758">
        <w:t xml:space="preserve"> pop</w:t>
      </w:r>
      <w:r w:rsidR="00B534EB" w:rsidRPr="00747758">
        <w:t xml:space="preserve">ulation trends </w:t>
      </w:r>
      <w:r w:rsidR="00314F5C" w:rsidRPr="00747758">
        <w:t xml:space="preserve">is </w:t>
      </w:r>
      <w:r w:rsidR="00CC4819" w:rsidRPr="00747758">
        <w:t xml:space="preserve">even </w:t>
      </w:r>
      <w:r w:rsidR="00314F5C" w:rsidRPr="00747758">
        <w:t>patch</w:t>
      </w:r>
      <w:r w:rsidR="00FE69B5" w:rsidRPr="00747758">
        <w:t>ier</w:t>
      </w:r>
      <w:r w:rsidR="00B534EB" w:rsidRPr="00747758">
        <w:t xml:space="preserve"> </w:t>
      </w:r>
      <w:r w:rsidR="005811C9" w:rsidRPr="00747758">
        <w:t xml:space="preserve">because </w:t>
      </w:r>
      <w:r w:rsidR="00E926FE" w:rsidRPr="00747758">
        <w:t xml:space="preserve">continuous </w:t>
      </w:r>
      <w:r w:rsidR="00D259FD" w:rsidRPr="00747758">
        <w:t xml:space="preserve">monitoring </w:t>
      </w:r>
      <w:r w:rsidR="00314F5C" w:rsidRPr="00747758">
        <w:t>is in place</w:t>
      </w:r>
      <w:r w:rsidR="000E0B93" w:rsidRPr="00747758">
        <w:t xml:space="preserve"> </w:t>
      </w:r>
      <w:r w:rsidR="005811C9" w:rsidRPr="00747758">
        <w:t>at few sit</w:t>
      </w:r>
      <w:bookmarkStart w:id="0" w:name="_GoBack"/>
      <w:bookmarkEnd w:id="0"/>
      <w:r w:rsidR="005811C9" w:rsidRPr="00747758">
        <w:t xml:space="preserve">es </w:t>
      </w:r>
      <w:r w:rsidR="0080538A" w:rsidRPr="00747758">
        <w:fldChar w:fldCharType="begin"/>
      </w:r>
      <w:r w:rsidR="001A1F34" w:rsidRPr="00747758">
        <w:instrText xml:space="preserve"> ADDIN EN.CITE &lt;EndNote&gt;&lt;Cite&gt;&lt;Author&gt;Wienecke&lt;/Author&gt;&lt;Year&gt;2009&lt;/Year&gt;&lt;RecNum&gt;131&lt;/RecNum&gt;&lt;DisplayText&gt;(ACAP 2014b; Wienecke et al. 2009)&lt;/DisplayText&gt;&lt;record&gt;&lt;rec-number&gt;131&lt;/rec-number&gt;&lt;foreign-keys&gt;&lt;key app="EN" db-id="a9t0da2pes9rvme9sr9p92x82tsarvz0pewe"&gt;131&lt;/key&gt;&lt;/foreign-keys&gt;&lt;ref-type name="Journal Article"&gt;17&lt;/ref-type&gt;&lt;contributors&gt;&lt;authors&gt;&lt;author&gt;Wienecke, B.&lt;/author&gt;&lt;author&gt;Leaper, R.&lt;/author&gt;&lt;author&gt;Hay, I.&lt;/author&gt;&lt;author&gt;Van Den Hof , J.&lt;/author&gt;&lt;/authors&gt;&lt;/contributors&gt;&lt;titles&gt;&lt;title&gt;Retrofitting historical data in population studies: Southern giant petrels in the Australian Antarctic Territory&lt;/title&gt;&lt;secondary-title&gt;Endangered Species Research&lt;/secondary-title&gt;&lt;/titles&gt;&lt;periodical&gt;&lt;full-title&gt;Endangered Species Research&lt;/full-title&gt;&lt;/periodical&gt;&lt;pages&gt;157-164&lt;/pages&gt;&lt;volume&gt;8&lt;/volume&gt;&lt;dates&gt;&lt;year&gt;2009&lt;/year&gt;&lt;/dates&gt;&lt;urls&gt;&lt;/urls&gt;&lt;/record&gt;&lt;/Cite&gt;&lt;Cite&gt;&lt;Author&gt;ACAP&lt;/Author&gt;&lt;Year&gt;2014&lt;/Year&gt;&lt;RecNum&gt;144&lt;/RecNum&gt;&lt;record&gt;&lt;rec-number&gt;144&lt;/rec-number&gt;&lt;foreign-keys&gt;&lt;key app="EN" db-id="a9t0da2pes9rvme9sr9p92x82tsarvz0pewe"&gt;144&lt;/key&gt;&lt;/foreign-keys&gt;&lt;ref-type name="Online Database"&gt;45&lt;/ref-type&gt;&lt;contributors&gt;&lt;authors&gt;&lt;author&gt;ACAP&lt;/author&gt;&lt;/authors&gt;&lt;/contributors&gt;&lt;titles&gt;&lt;title&gt;&lt;style face="normal" font="default" size="100%"&gt;ACAP Species assessment: Southern giant petrel &lt;/style&gt;&lt;style face="italic" font="default" size="100%"&gt;Macronectes giganteus&lt;/style&gt;&lt;style face="normal" font="default" size="100%"&gt;.&lt;/style&gt;&lt;/title&gt;&lt;/titles&gt;&lt;edition&gt;2014&lt;/edition&gt;&lt;dates&gt;&lt;year&gt;2014&lt;/year&gt;&lt;pub-dates&gt;&lt;date&gt;9 September 2014&lt;/date&gt;&lt;/pub-dates&gt;&lt;/dates&gt;&lt;publisher&gt;Agreement on the Conservation of Albatross and Petrels&lt;/publisher&gt;&lt;urls&gt;&lt;related-urls&gt;&lt;url&gt;http://www.acap.aq&lt;/url&gt;&lt;/related-urls&gt;&lt;/urls&gt;&lt;remote-database-name&gt;ACAP Species assessment&lt;/remote-database-name&gt;&lt;remote-database-provider&gt;ACAP (Agreement on the Conservation of Albatross and Petrels). &lt;/remote-database-provider&gt;&lt;/record&gt;&lt;/Cite&gt;&lt;/EndNote&gt;</w:instrText>
      </w:r>
      <w:r w:rsidR="0080538A" w:rsidRPr="00747758">
        <w:fldChar w:fldCharType="separate"/>
      </w:r>
      <w:r w:rsidR="004A3739" w:rsidRPr="00747758">
        <w:rPr>
          <w:noProof/>
        </w:rPr>
        <w:t>(</w:t>
      </w:r>
      <w:hyperlink w:anchor="_ENREF_2" w:tooltip="ACAP, 2014 #144" w:history="1">
        <w:r w:rsidR="00A62672" w:rsidRPr="00747758">
          <w:rPr>
            <w:noProof/>
          </w:rPr>
          <w:t>ACAP 2014b</w:t>
        </w:r>
      </w:hyperlink>
      <w:r w:rsidR="004A3739" w:rsidRPr="00747758">
        <w:rPr>
          <w:noProof/>
        </w:rPr>
        <w:t xml:space="preserve">; </w:t>
      </w:r>
      <w:hyperlink w:anchor="_ENREF_35" w:tooltip="Wienecke, 2009 #131" w:history="1">
        <w:r w:rsidR="00A62672" w:rsidRPr="00747758">
          <w:rPr>
            <w:noProof/>
          </w:rPr>
          <w:t>Wienecke et al. 2009</w:t>
        </w:r>
      </w:hyperlink>
      <w:r w:rsidR="004A3739" w:rsidRPr="00747758">
        <w:rPr>
          <w:noProof/>
        </w:rPr>
        <w:t>)</w:t>
      </w:r>
      <w:r w:rsidR="0080538A" w:rsidRPr="00747758">
        <w:fldChar w:fldCharType="end"/>
      </w:r>
      <w:r w:rsidR="00044FB4" w:rsidRPr="00747758">
        <w:t>.</w:t>
      </w:r>
      <w:r w:rsidR="00DF73A0" w:rsidRPr="00747758">
        <w:t xml:space="preserve"> </w:t>
      </w:r>
      <w:r w:rsidR="000C51BE" w:rsidRPr="00747758">
        <w:t xml:space="preserve">Globally, </w:t>
      </w:r>
      <w:r w:rsidR="00850E6E" w:rsidRPr="00747758">
        <w:t>southern giant petrels</w:t>
      </w:r>
      <w:r w:rsidR="000C51BE" w:rsidRPr="00747758">
        <w:t xml:space="preserve"> </w:t>
      </w:r>
      <w:r w:rsidR="00900246" w:rsidRPr="00747758">
        <w:t>we</w:t>
      </w:r>
      <w:r w:rsidR="000C51BE" w:rsidRPr="00747758">
        <w:t xml:space="preserve">re believed to have suffered a 20% decline in breeding </w:t>
      </w:r>
      <w:r w:rsidR="005811C9" w:rsidRPr="00747758">
        <w:t>numbers</w:t>
      </w:r>
      <w:r w:rsidR="000C51BE" w:rsidRPr="00747758">
        <w:t xml:space="preserve"> between the early 1980s and late 1</w:t>
      </w:r>
      <w:r w:rsidR="0035594E" w:rsidRPr="00747758">
        <w:t>990s</w:t>
      </w:r>
      <w:r w:rsidR="006D12D2" w:rsidRPr="00747758">
        <w:t xml:space="preserve"> </w:t>
      </w:r>
      <w:r w:rsidR="0080538A" w:rsidRPr="00747758">
        <w:fldChar w:fldCharType="begin"/>
      </w:r>
      <w:r w:rsidR="00F626B7" w:rsidRPr="00747758">
        <w:instrText xml:space="preserve"> ADDIN EN.CITE &lt;EndNote&gt;&lt;Cite&gt;&lt;Author&gt;Patterson&lt;/Author&gt;&lt;Year&gt;2008&lt;/Year&gt;&lt;RecNum&gt;48&lt;/RecNum&gt;&lt;DisplayText&gt;(Patterson et al. 2008)&lt;/DisplayText&gt;&lt;record&gt;&lt;rec-number&gt;48&lt;/rec-number&gt;&lt;foreign-keys&gt;&lt;key app="EN" db-id="a9t0da2pes9rvme9sr9p92x82tsarvz0pewe"&gt;48&lt;/key&gt;&lt;/foreign-keys&gt;&lt;ref-type name="Journal Article"&gt;17&lt;/ref-type&gt;&lt;contributors&gt;&lt;authors&gt;&lt;author&gt;Patterson, D. L.&lt;/author&gt;&lt;author&gt;Woehler, E. J.&lt;/author&gt;&lt;author&gt;Croxall, J. P.&lt;/author&gt;&lt;author&gt;Cooper, J.&lt;/author&gt;&lt;author&gt;Poncet, S.&lt;/author&gt;&lt;author&gt;Peter, H. -U.&lt;/author&gt;&lt;author&gt;Hunter, S.&lt;/author&gt;&lt;author&gt;Fraser, W. R.&lt;/author&gt;&lt;/authors&gt;&lt;/contributors&gt;&lt;titles&gt;&lt;title&gt;&lt;style face="normal" font="default" size="100%"&gt;Breeding Distribution and Population Status of the Northern Giant Petrel &lt;/style&gt;&lt;style face="italic" font="default" size="100%"&gt;Macronectes halli&lt;/style&gt;&lt;style face="normal" font="default" size="100%"&gt; and the Southern Giant Petrel &lt;/style&gt;&lt;style face="italic" font="default" size="100%"&gt;M. giganteus&lt;/style&gt;&lt;/title&gt;&lt;secondary-title&gt;Marine Ornithology&lt;/secondary-title&gt;&lt;/titles&gt;&lt;periodical&gt;&lt;full-title&gt;Marine Ornithology&lt;/full-title&gt;&lt;abbr-1&gt;Mar Ornithol&lt;/abbr-1&gt;&lt;/periodical&gt;&lt;pages&gt;115-124&lt;/pages&gt;&lt;volume&gt;36&lt;/volume&gt;&lt;dates&gt;&lt;year&gt;2008&lt;/year&gt;&lt;/dates&gt;&lt;urls&gt;&lt;/urls&gt;&lt;/record&gt;&lt;/Cite&gt;&lt;/EndNote&gt;</w:instrText>
      </w:r>
      <w:r w:rsidR="0080538A" w:rsidRPr="00747758">
        <w:fldChar w:fldCharType="separate"/>
      </w:r>
      <w:r w:rsidR="006D12D2" w:rsidRPr="00747758">
        <w:rPr>
          <w:noProof/>
        </w:rPr>
        <w:t>(</w:t>
      </w:r>
      <w:hyperlink w:anchor="_ENREF_25" w:tooltip="Patterson, 2008 #48" w:history="1">
        <w:r w:rsidR="00A62672" w:rsidRPr="00747758">
          <w:rPr>
            <w:noProof/>
          </w:rPr>
          <w:t>Patterson et al. 2008</w:t>
        </w:r>
      </w:hyperlink>
      <w:r w:rsidR="006D12D2" w:rsidRPr="00747758">
        <w:rPr>
          <w:noProof/>
        </w:rPr>
        <w:t>)</w:t>
      </w:r>
      <w:r w:rsidR="0080538A" w:rsidRPr="00747758">
        <w:fldChar w:fldCharType="end"/>
      </w:r>
      <w:r w:rsidR="00044FB4" w:rsidRPr="00747758">
        <w:t>.</w:t>
      </w:r>
      <w:r w:rsidR="0035594E" w:rsidRPr="00747758">
        <w:t xml:space="preserve"> </w:t>
      </w:r>
      <w:r w:rsidR="00923361" w:rsidRPr="00747758">
        <w:t xml:space="preserve">However, this figure must be </w:t>
      </w:r>
      <w:r w:rsidR="009E7DB2" w:rsidRPr="00747758">
        <w:t>viewed</w:t>
      </w:r>
      <w:r w:rsidR="00923361" w:rsidRPr="00747758">
        <w:t xml:space="preserve"> with caution since not all breeding sites were </w:t>
      </w:r>
      <w:r w:rsidR="004A6987" w:rsidRPr="00747758">
        <w:t xml:space="preserve">surveyed </w:t>
      </w:r>
      <w:r w:rsidR="00EB7365" w:rsidRPr="00747758">
        <w:t xml:space="preserve">repeatedly </w:t>
      </w:r>
      <w:r w:rsidR="004A6987" w:rsidRPr="00747758">
        <w:t>over this time</w:t>
      </w:r>
      <w:r w:rsidR="00EB7365" w:rsidRPr="00747758">
        <w:t xml:space="preserve"> </w:t>
      </w:r>
      <w:r w:rsidR="0080538A" w:rsidRPr="00747758">
        <w:fldChar w:fldCharType="begin"/>
      </w:r>
      <w:r w:rsidR="001A1F34" w:rsidRPr="00747758">
        <w:instrText xml:space="preserve"> ADDIN EN.CITE &lt;EndNote&gt;&lt;Cite&gt;&lt;Author&gt;Wienecke&lt;/Author&gt;&lt;Year&gt;2009&lt;/Year&gt;&lt;RecNum&gt;131&lt;/RecNum&gt;&lt;DisplayText&gt;(Wienecke et al. 2009)&lt;/DisplayText&gt;&lt;record&gt;&lt;rec-number&gt;131&lt;/rec-number&gt;&lt;foreign-keys&gt;&lt;key app="EN" db-id="a9t0da2pes9rvme9sr9p92x82tsarvz0pewe"&gt;131&lt;/key&gt;&lt;/foreign-keys&gt;&lt;ref-type name="Journal Article"&gt;17&lt;/ref-type&gt;&lt;contributors&gt;&lt;authors&gt;&lt;author&gt;Wienecke, B.&lt;/author&gt;&lt;author&gt;Leaper, R.&lt;/author&gt;&lt;author&gt;Hay, I.&lt;/author&gt;&lt;author&gt;Van Den Hof , J.&lt;/author&gt;&lt;/authors&gt;&lt;/contributors&gt;&lt;titles&gt;&lt;title&gt;Retrofitting historical data in population studies: Southern giant petrels in the Australian Antarctic Territory&lt;/title&gt;&lt;secondary-title&gt;Endangered Species Research&lt;/secondary-title&gt;&lt;/titles&gt;&lt;periodical&gt;&lt;full-title&gt;Endangered Species Research&lt;/full-title&gt;&lt;/periodical&gt;&lt;pages&gt;157-164&lt;/pages&gt;&lt;volume&gt;8&lt;/volume&gt;&lt;dates&gt;&lt;year&gt;2009&lt;/year&gt;&lt;/dates&gt;&lt;urls&gt;&lt;/urls&gt;&lt;/record&gt;&lt;/Cite&gt;&lt;/EndNote&gt;</w:instrText>
      </w:r>
      <w:r w:rsidR="0080538A" w:rsidRPr="00747758">
        <w:fldChar w:fldCharType="separate"/>
      </w:r>
      <w:r w:rsidR="00930CD1" w:rsidRPr="00747758">
        <w:rPr>
          <w:noProof/>
        </w:rPr>
        <w:t>(</w:t>
      </w:r>
      <w:hyperlink w:anchor="_ENREF_35" w:tooltip="Wienecke, 2009 #131" w:history="1">
        <w:r w:rsidR="00A62672" w:rsidRPr="00747758">
          <w:rPr>
            <w:noProof/>
          </w:rPr>
          <w:t>Wienecke et al. 2009</w:t>
        </w:r>
      </w:hyperlink>
      <w:r w:rsidR="00930CD1" w:rsidRPr="00747758">
        <w:rPr>
          <w:noProof/>
        </w:rPr>
        <w:t>)</w:t>
      </w:r>
      <w:r w:rsidR="0080538A" w:rsidRPr="00747758">
        <w:fldChar w:fldCharType="end"/>
      </w:r>
      <w:r w:rsidR="00EB7365" w:rsidRPr="00747758">
        <w:t>,</w:t>
      </w:r>
      <w:r w:rsidR="004A6987" w:rsidRPr="00747758">
        <w:t xml:space="preserve"> and between 15% and 40% of all adult birds may defer breeding in any given season </w:t>
      </w:r>
      <w:r w:rsidR="0080538A" w:rsidRPr="00747758">
        <w:fldChar w:fldCharType="begin"/>
      </w:r>
      <w:r w:rsidR="001A1F34" w:rsidRPr="00747758">
        <w:instrText xml:space="preserve"> ADDIN EN.CITE &lt;EndNote&gt;&lt;Cite&gt;&lt;Author&gt;Voisin&lt;/Author&gt;&lt;Year&gt;1988&lt;/Year&gt;&lt;RecNum&gt;133&lt;/RecNum&gt;&lt;DisplayText&gt;(Voisin 1988)&lt;/DisplayText&gt;&lt;record&gt;&lt;rec-number&gt;133&lt;/rec-number&gt;&lt;foreign-keys&gt;&lt;key app="EN" db-id="a9t0da2pes9rvme9sr9p92x82tsarvz0pewe"&gt;133&lt;/key&gt;&lt;/foreign-keys&gt;&lt;ref-type name="Journal Article"&gt;17&lt;/ref-type&gt;&lt;contributors&gt;&lt;authors&gt;&lt;author&gt;Voisin, J. F.&lt;/author&gt;&lt;/authors&gt;&lt;/contributors&gt;&lt;titles&gt;&lt;title&gt;&lt;style face="normal" font="default" size="100%"&gt;Breeding biology of the Northern giant petrel &lt;/style&gt;&lt;style face="italic" font="default" size="100%"&gt;Macronectes halli&lt;/style&gt;&lt;style face="normal" font="default" size="100%"&gt; and the Southern giant petrel &lt;/style&gt;&lt;style face="italic" font="default" size="100%"&gt;M. giganteus&lt;/style&gt;&lt;style face="normal" font="default" size="100%"&gt; at Ile de la Possession, Iles Crozet, 1966-1980&lt;/style&gt;&lt;/title&gt;&lt;secondary-title&gt;Cormorant&lt;/secondary-title&gt;&lt;/titles&gt;&lt;periodical&gt;&lt;full-title&gt;Cormorant&lt;/full-title&gt;&lt;/periodical&gt;&lt;pages&gt;65-97&lt;/pages&gt;&lt;volume&gt;16&lt;/volume&gt;&lt;dates&gt;&lt;year&gt;1988&lt;/year&gt;&lt;/dates&gt;&lt;urls&gt;&lt;/urls&gt;&lt;/record&gt;&lt;/Cite&gt;&lt;/EndNote&gt;</w:instrText>
      </w:r>
      <w:r w:rsidR="0080538A" w:rsidRPr="00747758">
        <w:fldChar w:fldCharType="separate"/>
      </w:r>
      <w:r w:rsidR="00BF7AAC" w:rsidRPr="00747758">
        <w:rPr>
          <w:noProof/>
        </w:rPr>
        <w:t>(</w:t>
      </w:r>
      <w:hyperlink w:anchor="_ENREF_34" w:tooltip="Voisin, 1988 #133" w:history="1">
        <w:r w:rsidR="00A62672" w:rsidRPr="00747758">
          <w:rPr>
            <w:noProof/>
          </w:rPr>
          <w:t>Voisin 1988</w:t>
        </w:r>
      </w:hyperlink>
      <w:r w:rsidR="00BF7AAC" w:rsidRPr="00747758">
        <w:rPr>
          <w:noProof/>
        </w:rPr>
        <w:t>)</w:t>
      </w:r>
      <w:r w:rsidR="0080538A" w:rsidRPr="00747758">
        <w:fldChar w:fldCharType="end"/>
      </w:r>
      <w:r w:rsidR="004A6987" w:rsidRPr="00747758">
        <w:t>.</w:t>
      </w:r>
      <w:r w:rsidR="00923361" w:rsidRPr="00747758">
        <w:t xml:space="preserve"> In </w:t>
      </w:r>
      <w:r w:rsidR="00E523C5" w:rsidRPr="00747758">
        <w:t>addition</w:t>
      </w:r>
      <w:r w:rsidR="00923361" w:rsidRPr="00747758">
        <w:t xml:space="preserve">, </w:t>
      </w:r>
      <w:r w:rsidR="00E523C5" w:rsidRPr="00747758">
        <w:t>because</w:t>
      </w:r>
      <w:r w:rsidR="00C92BD4" w:rsidRPr="00747758">
        <w:t xml:space="preserve"> </w:t>
      </w:r>
      <w:r w:rsidR="00676D00" w:rsidRPr="00747758">
        <w:t>census</w:t>
      </w:r>
      <w:r w:rsidR="00E523C5" w:rsidRPr="00747758">
        <w:t>es</w:t>
      </w:r>
      <w:r w:rsidR="00676D00" w:rsidRPr="00747758">
        <w:t xml:space="preserve"> </w:t>
      </w:r>
      <w:r w:rsidR="00E523C5" w:rsidRPr="00747758">
        <w:t xml:space="preserve">are often opportunistic, </w:t>
      </w:r>
      <w:r w:rsidR="009D39E8" w:rsidRPr="00747758">
        <w:t>i</w:t>
      </w:r>
      <w:r w:rsidR="00846459" w:rsidRPr="00747758">
        <w:t>nconsistencies</w:t>
      </w:r>
      <w:r w:rsidR="00524202" w:rsidRPr="00747758">
        <w:t xml:space="preserve"> and biases</w:t>
      </w:r>
      <w:r w:rsidR="00E523C5" w:rsidRPr="00747758">
        <w:t xml:space="preserve"> </w:t>
      </w:r>
      <w:r w:rsidR="009D39E8" w:rsidRPr="00747758">
        <w:t xml:space="preserve">in long-term trends </w:t>
      </w:r>
      <w:r w:rsidR="00E523C5" w:rsidRPr="00747758">
        <w:t>can</w:t>
      </w:r>
      <w:r w:rsidR="00F02DEC" w:rsidRPr="00747758">
        <w:t xml:space="preserve"> result</w:t>
      </w:r>
      <w:r w:rsidR="00356F3D" w:rsidRPr="00747758">
        <w:t xml:space="preserve"> </w:t>
      </w:r>
      <w:r w:rsidR="00E523C5" w:rsidRPr="00747758">
        <w:t xml:space="preserve">from </w:t>
      </w:r>
      <w:r w:rsidR="00356F3D" w:rsidRPr="00747758">
        <w:t>variab</w:t>
      </w:r>
      <w:r w:rsidR="009D39E8" w:rsidRPr="00747758">
        <w:t>i</w:t>
      </w:r>
      <w:r w:rsidR="00356F3D" w:rsidRPr="00747758">
        <w:t>l</w:t>
      </w:r>
      <w:r w:rsidR="009D39E8" w:rsidRPr="00747758">
        <w:t>ity in th</w:t>
      </w:r>
      <w:r w:rsidR="00356F3D" w:rsidRPr="00747758">
        <w:t xml:space="preserve">e timing </w:t>
      </w:r>
      <w:r w:rsidR="00F02DEC" w:rsidRPr="00747758">
        <w:t xml:space="preserve">of </w:t>
      </w:r>
      <w:r w:rsidR="00846459" w:rsidRPr="00747758">
        <w:t>counts</w:t>
      </w:r>
      <w:r w:rsidR="005811C9" w:rsidRPr="00747758">
        <w:t xml:space="preserve">; </w:t>
      </w:r>
      <w:r w:rsidR="00CC4819" w:rsidRPr="00747758">
        <w:t xml:space="preserve">reliability is </w:t>
      </w:r>
      <w:r w:rsidR="009D39E8" w:rsidRPr="00747758">
        <w:t xml:space="preserve">particularly </w:t>
      </w:r>
      <w:r w:rsidR="00CC4819" w:rsidRPr="00747758">
        <w:t>low</w:t>
      </w:r>
      <w:r w:rsidR="009D39E8" w:rsidRPr="00747758">
        <w:t xml:space="preserve"> from surveys late in the season if these are not</w:t>
      </w:r>
      <w:r w:rsidR="00A17ACF" w:rsidRPr="00747758">
        <w:t xml:space="preserve"> correct</w:t>
      </w:r>
      <w:r w:rsidR="009D39E8" w:rsidRPr="00747758">
        <w:t>ed</w:t>
      </w:r>
      <w:r w:rsidR="00A17ACF" w:rsidRPr="00747758">
        <w:t xml:space="preserve"> for </w:t>
      </w:r>
      <w:r w:rsidR="009D39E8" w:rsidRPr="00747758">
        <w:t>previous</w:t>
      </w:r>
      <w:r w:rsidR="00A17ACF" w:rsidRPr="00747758">
        <w:t xml:space="preserve"> breeding failure</w:t>
      </w:r>
      <w:r w:rsidR="00846459" w:rsidRPr="00747758">
        <w:t xml:space="preserve"> </w:t>
      </w:r>
      <w:r w:rsidR="0080538A" w:rsidRPr="00747758">
        <w:fldChar w:fldCharType="begin">
          <w:fldData xml:space="preserve">PEVuZE5vdGU+PENpdGU+PEF1dGhvcj5MeW5jaDwvQXV0aG9yPjxZZWFyPjIwMDg8L1llYXI+PFJl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</w:fldData>
        </w:fldChar>
      </w:r>
      <w:r w:rsidR="00F626B7" w:rsidRPr="00747758">
        <w:instrText xml:space="preserve"> ADDIN EN.CITE </w:instrText>
      </w:r>
      <w:r w:rsidR="00F626B7" w:rsidRPr="00747758">
        <w:fldChar w:fldCharType="begin">
          <w:fldData xml:space="preserve">PEVuZE5vdGU+PENpdGU+PEF1dGhvcj5MeW5jaDwvQXV0aG9yPjxZZWFyPjIwMDg8L1llYXI+PFJl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</w:fldData>
        </w:fldChar>
      </w:r>
      <w:r w:rsidR="00F626B7" w:rsidRPr="00747758">
        <w:instrText xml:space="preserve"> ADDIN EN.CITE.DATA </w:instrText>
      </w:r>
      <w:r w:rsidR="00F626B7" w:rsidRPr="00747758">
        <w:fldChar w:fldCharType="end"/>
      </w:r>
      <w:r w:rsidR="0080538A" w:rsidRPr="00747758">
        <w:fldChar w:fldCharType="separate"/>
      </w:r>
      <w:r w:rsidR="00BF7AAC" w:rsidRPr="00747758">
        <w:rPr>
          <w:noProof/>
        </w:rPr>
        <w:t>(</w:t>
      </w:r>
      <w:hyperlink w:anchor="_ENREF_19" w:tooltip="Lynch, 2008 #136" w:history="1">
        <w:r w:rsidR="00A62672" w:rsidRPr="00747758">
          <w:rPr>
            <w:noProof/>
          </w:rPr>
          <w:t>Lynch et al. 2008</w:t>
        </w:r>
      </w:hyperlink>
      <w:r w:rsidR="00BF7AAC" w:rsidRPr="00747758">
        <w:rPr>
          <w:noProof/>
        </w:rPr>
        <w:t xml:space="preserve">; </w:t>
      </w:r>
      <w:hyperlink w:anchor="_ENREF_25" w:tooltip="Patterson, 2008 #48" w:history="1">
        <w:r w:rsidR="00A62672" w:rsidRPr="00747758">
          <w:rPr>
            <w:noProof/>
          </w:rPr>
          <w:t>Patterson et al. 2008</w:t>
        </w:r>
      </w:hyperlink>
      <w:r w:rsidR="00BF7AAC" w:rsidRPr="00747758">
        <w:rPr>
          <w:noProof/>
        </w:rPr>
        <w:t>)</w:t>
      </w:r>
      <w:r w:rsidR="0080538A" w:rsidRPr="00747758">
        <w:fldChar w:fldCharType="end"/>
      </w:r>
      <w:r w:rsidR="00CC5463" w:rsidRPr="00747758">
        <w:t>.</w:t>
      </w:r>
      <w:r w:rsidR="00356F3D" w:rsidRPr="00747758">
        <w:t xml:space="preserve"> </w:t>
      </w:r>
      <w:r w:rsidR="00FE69B5" w:rsidRPr="00747758">
        <w:t>Furthermore, c</w:t>
      </w:r>
      <w:r w:rsidR="009E7DB2" w:rsidRPr="00747758">
        <w:t xml:space="preserve">ounts </w:t>
      </w:r>
      <w:r w:rsidR="00FE69B5" w:rsidRPr="00747758">
        <w:t>are</w:t>
      </w:r>
      <w:r w:rsidR="009E7DB2" w:rsidRPr="00747758">
        <w:t xml:space="preserve"> not comparable if </w:t>
      </w:r>
      <w:r w:rsidR="00356F3D" w:rsidRPr="00747758">
        <w:t>techniques</w:t>
      </w:r>
      <w:r w:rsidR="002F1476" w:rsidRPr="00747758">
        <w:t xml:space="preserve"> </w:t>
      </w:r>
      <w:r w:rsidR="009E7DB2" w:rsidRPr="00747758">
        <w:t>differ among</w:t>
      </w:r>
      <w:r w:rsidR="00304E67" w:rsidRPr="00747758">
        <w:t xml:space="preserve"> survey sites or </w:t>
      </w:r>
      <w:r w:rsidR="009E7DB2" w:rsidRPr="00747758">
        <w:t>years</w:t>
      </w:r>
      <w:r w:rsidR="002931A3" w:rsidRPr="00747758">
        <w:t xml:space="preserve">, </w:t>
      </w:r>
      <w:r w:rsidR="009E7DB2" w:rsidRPr="00747758">
        <w:t xml:space="preserve">including the </w:t>
      </w:r>
      <w:r w:rsidR="002F1476" w:rsidRPr="00747758">
        <w:t xml:space="preserve">count unit </w:t>
      </w:r>
      <w:r w:rsidR="0080538A" w:rsidRPr="00747758">
        <w:fldChar w:fldCharType="begin">
          <w:fldData xml:space="preserve">PEVuZE5vdGU+PENpdGU+PEF1dGhvcj5DcmV1d2VsczwvQXV0aG9yPjxZZWFyPjIwMDU8L1llYXI+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</w:fldData>
        </w:fldChar>
      </w:r>
      <w:r w:rsidR="00BF7AAC" w:rsidRPr="00747758">
        <w:instrText xml:space="preserve"> ADDIN EN.CITE </w:instrText>
      </w:r>
      <w:r w:rsidR="0080538A" w:rsidRPr="00747758">
        <w:fldChar w:fldCharType="begin">
          <w:fldData xml:space="preserve">PEVuZE5vdGU+PENpdGU+PEF1dGhvcj5DcmV1d2VsczwvQXV0aG9yPjxZZWFyPjIwMDU8L1llYXI+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</w:fldData>
        </w:fldChar>
      </w:r>
      <w:r w:rsidR="00BF7AAC" w:rsidRPr="00747758">
        <w:instrText xml:space="preserve"> ADDIN EN.CITE.DATA </w:instrText>
      </w:r>
      <w:r w:rsidR="0080538A" w:rsidRPr="00747758">
        <w:fldChar w:fldCharType="end"/>
      </w:r>
      <w:r w:rsidR="0080538A" w:rsidRPr="00747758">
        <w:fldChar w:fldCharType="separate"/>
      </w:r>
      <w:r w:rsidR="00BF7AAC" w:rsidRPr="00747758">
        <w:rPr>
          <w:noProof/>
        </w:rPr>
        <w:t>(</w:t>
      </w:r>
      <w:hyperlink w:anchor="_ENREF_10" w:tooltip="Creuwels, 2005 #13" w:history="1">
        <w:r w:rsidR="00A62672" w:rsidRPr="00747758">
          <w:rPr>
            <w:noProof/>
          </w:rPr>
          <w:t>e.g. nests, adults, eggs, chicks, Creuwels et al. 2005</w:t>
        </w:r>
      </w:hyperlink>
      <w:r w:rsidR="00BF7AAC" w:rsidRPr="00747758">
        <w:rPr>
          <w:noProof/>
        </w:rPr>
        <w:t>)</w:t>
      </w:r>
      <w:r w:rsidR="0080538A" w:rsidRPr="00747758">
        <w:fldChar w:fldCharType="end"/>
      </w:r>
      <w:r w:rsidR="009E7DB2" w:rsidRPr="00747758">
        <w:t xml:space="preserve"> or </w:t>
      </w:r>
      <w:r w:rsidR="00CC4819" w:rsidRPr="00747758">
        <w:t xml:space="preserve">if the </w:t>
      </w:r>
      <w:r w:rsidR="009E7DB2" w:rsidRPr="00747758">
        <w:t xml:space="preserve">boundaries of the </w:t>
      </w:r>
      <w:r w:rsidR="005811C9" w:rsidRPr="00747758">
        <w:t xml:space="preserve">count </w:t>
      </w:r>
      <w:r w:rsidR="00CC4819" w:rsidRPr="00747758">
        <w:t xml:space="preserve">area change </w:t>
      </w:r>
      <w:r w:rsidR="0080538A" w:rsidRPr="00747758">
        <w:fldChar w:fldCharType="begin">
          <w:fldData xml:space="preserve">PEVuZE5vdGU+PENpdGU+PEF1dGhvcj5DcmV1d2VsczwvQXV0aG9yPjxZZWFyPjIwMDU8L1llYXI+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</w:fldData>
        </w:fldChar>
      </w:r>
      <w:r w:rsidR="00F626B7" w:rsidRPr="00747758">
        <w:instrText xml:space="preserve"> ADDIN EN.CITE </w:instrText>
      </w:r>
      <w:r w:rsidR="00F626B7" w:rsidRPr="00747758">
        <w:fldChar w:fldCharType="begin">
          <w:fldData xml:space="preserve">PEVuZE5vdGU+PENpdGU+PEF1dGhvcj5DcmV1d2VsczwvQXV0aG9yPjxZZWFyPjIwMDU8L1llYXI+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</w:fldData>
        </w:fldChar>
      </w:r>
      <w:r w:rsidR="00F626B7" w:rsidRPr="00747758">
        <w:instrText xml:space="preserve"> ADDIN EN.CITE.DATA </w:instrText>
      </w:r>
      <w:r w:rsidR="00F626B7" w:rsidRPr="00747758">
        <w:fldChar w:fldCharType="end"/>
      </w:r>
      <w:r w:rsidR="0080538A" w:rsidRPr="00747758">
        <w:fldChar w:fldCharType="separate"/>
      </w:r>
      <w:r w:rsidR="00BF7AAC" w:rsidRPr="00747758">
        <w:rPr>
          <w:noProof/>
        </w:rPr>
        <w:t>(</w:t>
      </w:r>
      <w:hyperlink w:anchor="_ENREF_10" w:tooltip="Creuwels, 2005 #13" w:history="1">
        <w:r w:rsidR="00A62672" w:rsidRPr="00747758">
          <w:rPr>
            <w:noProof/>
          </w:rPr>
          <w:t>Creuwels et al. 2005</w:t>
        </w:r>
      </w:hyperlink>
      <w:r w:rsidR="00BF7AAC" w:rsidRPr="00747758">
        <w:rPr>
          <w:noProof/>
        </w:rPr>
        <w:t xml:space="preserve">; </w:t>
      </w:r>
      <w:hyperlink w:anchor="_ENREF_25" w:tooltip="Patterson, 2008 #48" w:history="1">
        <w:r w:rsidR="00A62672" w:rsidRPr="00747758">
          <w:rPr>
            <w:noProof/>
          </w:rPr>
          <w:t>Patterson et al. 2008</w:t>
        </w:r>
      </w:hyperlink>
      <w:r w:rsidR="00BF7AAC" w:rsidRPr="00747758">
        <w:rPr>
          <w:noProof/>
        </w:rPr>
        <w:t>)</w:t>
      </w:r>
      <w:r w:rsidR="0080538A" w:rsidRPr="00747758">
        <w:fldChar w:fldCharType="end"/>
      </w:r>
      <w:r w:rsidR="00DE1E2F" w:rsidRPr="00747758">
        <w:t>.</w:t>
      </w:r>
    </w:p>
    <w:p w14:paraId="5BCE3D2B" w14:textId="13AA973B" w:rsidR="00626DE5" w:rsidRPr="00747758" w:rsidRDefault="003D6CCF" w:rsidP="00626DE5">
      <w:pPr>
        <w:spacing w:after="120" w:line="360" w:lineRule="auto"/>
        <w:jc w:val="both"/>
      </w:pPr>
      <w:r w:rsidRPr="00747758">
        <w:t>Although t</w:t>
      </w:r>
      <w:r w:rsidR="00C92BD4" w:rsidRPr="00747758">
        <w:t xml:space="preserve">he </w:t>
      </w:r>
      <w:r w:rsidR="00576BCE" w:rsidRPr="00747758">
        <w:t>accuracy</w:t>
      </w:r>
      <w:r w:rsidR="00C92BD4" w:rsidRPr="00747758">
        <w:t xml:space="preserve"> of </w:t>
      </w:r>
      <w:r w:rsidR="005811C9" w:rsidRPr="00747758">
        <w:t>the underlying c</w:t>
      </w:r>
      <w:r w:rsidR="000717C4" w:rsidRPr="00747758">
        <w:t>ensus</w:t>
      </w:r>
      <w:r w:rsidR="009E7DB2" w:rsidRPr="00747758">
        <w:t xml:space="preserve"> </w:t>
      </w:r>
      <w:r w:rsidR="005811C9" w:rsidRPr="00747758">
        <w:t>data</w:t>
      </w:r>
      <w:r w:rsidR="009E7DB2" w:rsidRPr="00747758">
        <w:t xml:space="preserve"> </w:t>
      </w:r>
      <w:r w:rsidR="005811C9" w:rsidRPr="00747758">
        <w:t>are variable</w:t>
      </w:r>
      <w:r w:rsidRPr="00747758">
        <w:t>, r</w:t>
      </w:r>
      <w:r w:rsidR="00B534EB" w:rsidRPr="00747758">
        <w:t xml:space="preserve">ecent analyses </w:t>
      </w:r>
      <w:r w:rsidR="005811C9" w:rsidRPr="00747758">
        <w:t xml:space="preserve">nevertheless </w:t>
      </w:r>
      <w:r w:rsidR="00ED1885" w:rsidRPr="00747758">
        <w:t>suggest</w:t>
      </w:r>
      <w:r w:rsidR="007D6DEF" w:rsidRPr="00747758">
        <w:t xml:space="preserve"> </w:t>
      </w:r>
      <w:r w:rsidR="005811C9" w:rsidRPr="00747758">
        <w:t>there are</w:t>
      </w:r>
      <w:r w:rsidRPr="00747758">
        <w:t xml:space="preserve"> major </w:t>
      </w:r>
      <w:r w:rsidR="00ED1885" w:rsidRPr="00747758">
        <w:t>differen</w:t>
      </w:r>
      <w:r w:rsidRPr="00747758">
        <w:t xml:space="preserve">ces among breeding islands </w:t>
      </w:r>
      <w:r w:rsidR="005811C9" w:rsidRPr="00747758">
        <w:t xml:space="preserve">and island groups </w:t>
      </w:r>
      <w:r w:rsidRPr="00747758">
        <w:t xml:space="preserve">in </w:t>
      </w:r>
      <w:r w:rsidR="005811C9" w:rsidRPr="00747758">
        <w:t xml:space="preserve">the </w:t>
      </w:r>
      <w:r w:rsidRPr="00747758">
        <w:t xml:space="preserve">long-term population trajectories of southern giant petrels </w:t>
      </w:r>
      <w:r w:rsidR="0080538A" w:rsidRPr="00747758">
        <w:fldChar w:fldCharType="begin">
          <w:fldData xml:space="preserve">PEVuZE5vdGU+PENpdGU+PEF1dGhvcj5Xb2VobGVyPC9BdXRob3I+PFllYXI+MTk5NzwvWWVhcj48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</w:fldData>
        </w:fldChar>
      </w:r>
      <w:r w:rsidR="00F626B7" w:rsidRPr="00747758">
        <w:instrText xml:space="preserve"> ADDIN EN.CITE </w:instrText>
      </w:r>
      <w:r w:rsidR="00F626B7" w:rsidRPr="00747758">
        <w:fldChar w:fldCharType="begin">
          <w:fldData xml:space="preserve">PEVuZE5vdGU+PENpdGU+PEF1dGhvcj5Xb2VobGVyPC9BdXRob3I+PFllYXI+MTk5NzwvWWVhcj48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</w:fldData>
        </w:fldChar>
      </w:r>
      <w:r w:rsidR="00F626B7" w:rsidRPr="00747758">
        <w:instrText xml:space="preserve"> ADDIN EN.CITE.DATA </w:instrText>
      </w:r>
      <w:r w:rsidR="00F626B7" w:rsidRPr="00747758">
        <w:fldChar w:fldCharType="end"/>
      </w:r>
      <w:r w:rsidR="0080538A" w:rsidRPr="00747758">
        <w:fldChar w:fldCharType="separate"/>
      </w:r>
      <w:r w:rsidR="005023A9" w:rsidRPr="00747758">
        <w:rPr>
          <w:noProof/>
        </w:rPr>
        <w:t>(</w:t>
      </w:r>
      <w:hyperlink w:anchor="_ENREF_10" w:tooltip="Creuwels, 2005 #13" w:history="1">
        <w:r w:rsidR="00A62672" w:rsidRPr="00747758">
          <w:rPr>
            <w:noProof/>
          </w:rPr>
          <w:t>Creuwels et al. 2005</w:t>
        </w:r>
      </w:hyperlink>
      <w:r w:rsidR="005023A9" w:rsidRPr="00747758">
        <w:rPr>
          <w:noProof/>
        </w:rPr>
        <w:t xml:space="preserve">; </w:t>
      </w:r>
      <w:hyperlink w:anchor="_ENREF_19" w:tooltip="Lynch, 2008 #136" w:history="1">
        <w:r w:rsidR="00A62672" w:rsidRPr="00747758">
          <w:rPr>
            <w:noProof/>
          </w:rPr>
          <w:t>Lynch et al. 2008</w:t>
        </w:r>
      </w:hyperlink>
      <w:r w:rsidR="005023A9" w:rsidRPr="00747758">
        <w:rPr>
          <w:noProof/>
        </w:rPr>
        <w:t xml:space="preserve">; </w:t>
      </w:r>
      <w:hyperlink w:anchor="_ENREF_25" w:tooltip="Patterson, 2008 #48" w:history="1">
        <w:r w:rsidR="00A62672" w:rsidRPr="00747758">
          <w:rPr>
            <w:noProof/>
          </w:rPr>
          <w:t>Patterson et al. 2008</w:t>
        </w:r>
      </w:hyperlink>
      <w:r w:rsidR="005023A9" w:rsidRPr="00747758">
        <w:rPr>
          <w:noProof/>
        </w:rPr>
        <w:t xml:space="preserve">; </w:t>
      </w:r>
      <w:hyperlink w:anchor="_ENREF_27" w:tooltip="Quintana, 2006 #26" w:history="1">
        <w:r w:rsidR="00A62672" w:rsidRPr="00747758">
          <w:rPr>
            <w:noProof/>
          </w:rPr>
          <w:t>Quintana et al. 2006</w:t>
        </w:r>
      </w:hyperlink>
      <w:r w:rsidR="005023A9" w:rsidRPr="00747758">
        <w:rPr>
          <w:noProof/>
        </w:rPr>
        <w:t xml:space="preserve">; </w:t>
      </w:r>
      <w:hyperlink w:anchor="_ENREF_28" w:tooltip="Reid, 2008 #11" w:history="1">
        <w:r w:rsidR="00A62672" w:rsidRPr="00747758">
          <w:rPr>
            <w:noProof/>
          </w:rPr>
          <w:t>Reid and Huin 2008</w:t>
        </w:r>
      </w:hyperlink>
      <w:r w:rsidR="005023A9" w:rsidRPr="00747758">
        <w:rPr>
          <w:noProof/>
        </w:rPr>
        <w:t xml:space="preserve">; </w:t>
      </w:r>
      <w:hyperlink w:anchor="_ENREF_37" w:tooltip="Woehler, 1997 #129" w:history="1">
        <w:r w:rsidR="00A62672" w:rsidRPr="00747758">
          <w:rPr>
            <w:noProof/>
          </w:rPr>
          <w:t>Woehler and Croxall 1997</w:t>
        </w:r>
      </w:hyperlink>
      <w:r w:rsidR="005023A9" w:rsidRPr="00747758">
        <w:rPr>
          <w:noProof/>
        </w:rPr>
        <w:t>)</w:t>
      </w:r>
      <w:r w:rsidR="0080538A" w:rsidRPr="00747758">
        <w:fldChar w:fldCharType="end"/>
      </w:r>
      <w:r w:rsidR="00DB1F62" w:rsidRPr="00747758">
        <w:t xml:space="preserve">. </w:t>
      </w:r>
      <w:r w:rsidRPr="00747758">
        <w:t xml:space="preserve">There is also </w:t>
      </w:r>
      <w:r w:rsidR="007D6DEF" w:rsidRPr="00747758">
        <w:t xml:space="preserve">clear </w:t>
      </w:r>
      <w:r w:rsidRPr="00747758">
        <w:t xml:space="preserve">evidence </w:t>
      </w:r>
      <w:r w:rsidR="007D6DEF" w:rsidRPr="00747758">
        <w:t>for</w:t>
      </w:r>
      <w:r w:rsidRPr="00747758">
        <w:t xml:space="preserve"> substantial </w:t>
      </w:r>
      <w:r w:rsidR="00034706" w:rsidRPr="00747758">
        <w:t>fluctuations</w:t>
      </w:r>
      <w:r w:rsidR="00237F0F" w:rsidRPr="00747758">
        <w:t xml:space="preserve"> in </w:t>
      </w:r>
      <w:r w:rsidR="005811C9" w:rsidRPr="00747758">
        <w:t>numbers</w:t>
      </w:r>
      <w:r w:rsidR="00DF73A0" w:rsidRPr="00747758">
        <w:t xml:space="preserve"> </w:t>
      </w:r>
      <w:r w:rsidR="007D6DEF" w:rsidRPr="00747758">
        <w:t xml:space="preserve">from one season to the next </w:t>
      </w:r>
      <w:r w:rsidR="00DF73A0" w:rsidRPr="00747758">
        <w:t>at a number of localities</w:t>
      </w:r>
      <w:r w:rsidR="00034706" w:rsidRPr="00747758">
        <w:t>, including the Falkland Islands, South Shetland Islands</w:t>
      </w:r>
      <w:r w:rsidR="00354D62" w:rsidRPr="00747758">
        <w:t>,</w:t>
      </w:r>
      <w:r w:rsidR="00034706" w:rsidRPr="00747758">
        <w:t xml:space="preserve"> </w:t>
      </w:r>
      <w:r w:rsidR="00ED1885" w:rsidRPr="00747758">
        <w:t xml:space="preserve">and </w:t>
      </w:r>
      <w:r w:rsidR="007D6DEF" w:rsidRPr="00747758">
        <w:t>w</w:t>
      </w:r>
      <w:r w:rsidR="00034706" w:rsidRPr="00747758">
        <w:t>estern Antarctic Peninsula</w:t>
      </w:r>
      <w:r w:rsidR="00DF73A0" w:rsidRPr="00747758">
        <w:t xml:space="preserve"> </w:t>
      </w:r>
      <w:r w:rsidR="0080538A" w:rsidRPr="00747758">
        <w:fldChar w:fldCharType="begin">
          <w:fldData xml:space="preserve">PEVuZE5vdGU+PENpdGU+PEF1dGhvcj5Hb256YWxlei1aZXZhbGxvczwvQXV0aG9yPjxZZWFyPjIw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</w:fldData>
        </w:fldChar>
      </w:r>
      <w:r w:rsidR="00F626B7" w:rsidRPr="00747758">
        <w:instrText xml:space="preserve"> ADDIN EN.CITE </w:instrText>
      </w:r>
      <w:r w:rsidR="00F626B7" w:rsidRPr="00747758">
        <w:fldChar w:fldCharType="begin">
          <w:fldData xml:space="preserve">PEVuZE5vdGU+PENpdGU+PEF1dGhvcj5Hb256YWxlei1aZXZhbGxvczwvQXV0aG9yPjxZZWFyPjIw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</w:fldData>
        </w:fldChar>
      </w:r>
      <w:r w:rsidR="00F626B7" w:rsidRPr="00747758">
        <w:instrText xml:space="preserve"> ADDIN EN.CITE.DATA </w:instrText>
      </w:r>
      <w:r w:rsidR="00F626B7" w:rsidRPr="00747758">
        <w:fldChar w:fldCharType="end"/>
      </w:r>
      <w:r w:rsidR="0080538A" w:rsidRPr="00747758">
        <w:fldChar w:fldCharType="separate"/>
      </w:r>
      <w:r w:rsidR="00BF7AAC" w:rsidRPr="00747758">
        <w:rPr>
          <w:noProof/>
        </w:rPr>
        <w:t>(</w:t>
      </w:r>
      <w:hyperlink w:anchor="_ENREF_16" w:tooltip="Gonzalez-Zevallos, 2013 #87" w:history="1">
        <w:r w:rsidR="00A62672" w:rsidRPr="00747758">
          <w:rPr>
            <w:noProof/>
          </w:rPr>
          <w:t>Gonzalez-Zevallos et al. 2013</w:t>
        </w:r>
      </w:hyperlink>
      <w:r w:rsidR="00BF7AAC" w:rsidRPr="00747758">
        <w:rPr>
          <w:noProof/>
        </w:rPr>
        <w:t xml:space="preserve">; </w:t>
      </w:r>
      <w:hyperlink w:anchor="_ENREF_19" w:tooltip="Lynch, 2008 #136" w:history="1">
        <w:r w:rsidR="00A62672" w:rsidRPr="00747758">
          <w:rPr>
            <w:noProof/>
          </w:rPr>
          <w:t>Lynch et al. 2008</w:t>
        </w:r>
      </w:hyperlink>
      <w:r w:rsidR="00BF7AAC" w:rsidRPr="00747758">
        <w:rPr>
          <w:noProof/>
        </w:rPr>
        <w:t xml:space="preserve">; </w:t>
      </w:r>
      <w:hyperlink w:anchor="_ENREF_25" w:tooltip="Patterson, 2008 #48" w:history="1">
        <w:r w:rsidR="00A62672" w:rsidRPr="00747758">
          <w:rPr>
            <w:noProof/>
          </w:rPr>
          <w:t>Patterson et al. 2008</w:t>
        </w:r>
      </w:hyperlink>
      <w:r w:rsidR="00BF7AAC" w:rsidRPr="00747758">
        <w:rPr>
          <w:noProof/>
        </w:rPr>
        <w:t xml:space="preserve">; </w:t>
      </w:r>
      <w:hyperlink w:anchor="_ENREF_27" w:tooltip="Quintana, 2006 #26" w:history="1">
        <w:r w:rsidR="00A62672" w:rsidRPr="00747758">
          <w:rPr>
            <w:noProof/>
          </w:rPr>
          <w:t>Quintana et al. 2006</w:t>
        </w:r>
      </w:hyperlink>
      <w:r w:rsidR="00BF7AAC" w:rsidRPr="00747758">
        <w:rPr>
          <w:noProof/>
        </w:rPr>
        <w:t xml:space="preserve">; </w:t>
      </w:r>
      <w:hyperlink w:anchor="_ENREF_28" w:tooltip="Reid, 2008 #11" w:history="1">
        <w:r w:rsidR="00A62672" w:rsidRPr="00747758">
          <w:rPr>
            <w:noProof/>
          </w:rPr>
          <w:t>Reid and Huin 2008</w:t>
        </w:r>
      </w:hyperlink>
      <w:r w:rsidR="00BF7AAC" w:rsidRPr="00747758">
        <w:rPr>
          <w:noProof/>
        </w:rPr>
        <w:t>)</w:t>
      </w:r>
      <w:r w:rsidR="0080538A" w:rsidRPr="00747758">
        <w:fldChar w:fldCharType="end"/>
      </w:r>
      <w:r w:rsidR="007B7B7C" w:rsidRPr="00747758">
        <w:t>.</w:t>
      </w:r>
      <w:r w:rsidR="003E31A4" w:rsidRPr="00747758">
        <w:rPr>
          <w:color w:val="FF0000"/>
        </w:rPr>
        <w:t xml:space="preserve"> </w:t>
      </w:r>
      <w:r w:rsidR="0057135B" w:rsidRPr="00747758">
        <w:t xml:space="preserve">The </w:t>
      </w:r>
      <w:r w:rsidR="006310D2" w:rsidRPr="00747758">
        <w:t xml:space="preserve">reasons </w:t>
      </w:r>
      <w:r w:rsidR="000717C4" w:rsidRPr="00747758">
        <w:t>for</w:t>
      </w:r>
      <w:r w:rsidR="006310D2" w:rsidRPr="00747758">
        <w:t xml:space="preserve"> </w:t>
      </w:r>
      <w:r w:rsidR="000717C4" w:rsidRPr="00747758">
        <w:t>this</w:t>
      </w:r>
      <w:r w:rsidR="005811C9" w:rsidRPr="00747758">
        <w:t xml:space="preserve"> high variability in</w:t>
      </w:r>
      <w:r w:rsidR="007D6DEF" w:rsidRPr="00747758">
        <w:t xml:space="preserve"> long-term trends are unknown</w:t>
      </w:r>
      <w:r w:rsidR="00FA0FC6" w:rsidRPr="00747758">
        <w:t xml:space="preserve">, </w:t>
      </w:r>
      <w:r w:rsidR="00E70D28" w:rsidRPr="00747758">
        <w:t xml:space="preserve">not helped by </w:t>
      </w:r>
      <w:r w:rsidR="007D6DEF" w:rsidRPr="00747758">
        <w:t>the lack of</w:t>
      </w:r>
      <w:r w:rsidR="00FA0FC6" w:rsidRPr="00747758">
        <w:t xml:space="preserve"> information </w:t>
      </w:r>
      <w:r w:rsidR="007D6DEF" w:rsidRPr="00747758">
        <w:t xml:space="preserve">on </w:t>
      </w:r>
      <w:r w:rsidR="00FA0FC6" w:rsidRPr="00747758">
        <w:t xml:space="preserve">adult or juvenile survivorship </w:t>
      </w:r>
      <w:r w:rsidR="0080538A" w:rsidRPr="00747758">
        <w:fldChar w:fldCharType="begin">
          <w:fldData xml:space="preserve">PEVuZE5vdGU+PENpdGU+PEF1dGhvcj5BQ0FQPC9BdXRob3I+PFllYXI+MjAxNDwvWWVhcj48UmVj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</w:fldData>
        </w:fldChar>
      </w:r>
      <w:r w:rsidR="00F626B7" w:rsidRPr="00747758">
        <w:instrText xml:space="preserve"> ADDIN EN.CITE </w:instrText>
      </w:r>
      <w:r w:rsidR="00F626B7" w:rsidRPr="00747758">
        <w:fldChar w:fldCharType="begin">
          <w:fldData xml:space="preserve">PEVuZE5vdGU+PENpdGU+PEF1dGhvcj5BQ0FQPC9BdXRob3I+PFllYXI+MjAxNDwvWWVhcj48UmVj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</w:fldData>
        </w:fldChar>
      </w:r>
      <w:r w:rsidR="00F626B7" w:rsidRPr="00747758">
        <w:instrText xml:space="preserve"> ADDIN EN.CITE.DATA </w:instrText>
      </w:r>
      <w:r w:rsidR="00F626B7" w:rsidRPr="00747758">
        <w:fldChar w:fldCharType="end"/>
      </w:r>
      <w:r w:rsidR="0080538A" w:rsidRPr="00747758">
        <w:fldChar w:fldCharType="separate"/>
      </w:r>
      <w:r w:rsidR="004A3739" w:rsidRPr="00747758">
        <w:rPr>
          <w:noProof/>
        </w:rPr>
        <w:t>(</w:t>
      </w:r>
      <w:hyperlink w:anchor="_ENREF_2" w:tooltip="ACAP, 2014 #144" w:history="1">
        <w:r w:rsidR="00A62672" w:rsidRPr="00747758">
          <w:rPr>
            <w:noProof/>
          </w:rPr>
          <w:t>ACAP 2014b</w:t>
        </w:r>
      </w:hyperlink>
      <w:r w:rsidR="004A3739" w:rsidRPr="00747758">
        <w:rPr>
          <w:noProof/>
        </w:rPr>
        <w:t xml:space="preserve">; </w:t>
      </w:r>
      <w:hyperlink w:anchor="_ENREF_25" w:tooltip="Patterson, 2008 #48" w:history="1">
        <w:r w:rsidR="00A62672" w:rsidRPr="00747758">
          <w:rPr>
            <w:noProof/>
          </w:rPr>
          <w:t>Patterson et al. 2008</w:t>
        </w:r>
      </w:hyperlink>
      <w:r w:rsidR="004A3739" w:rsidRPr="00747758">
        <w:rPr>
          <w:noProof/>
        </w:rPr>
        <w:t xml:space="preserve">; </w:t>
      </w:r>
      <w:hyperlink w:anchor="_ENREF_32" w:tooltip="Van Den Hoff, 2011 #135" w:history="1">
        <w:r w:rsidR="00A62672" w:rsidRPr="00747758">
          <w:rPr>
            <w:noProof/>
          </w:rPr>
          <w:t>Van Den Hoff 2011</w:t>
        </w:r>
      </w:hyperlink>
      <w:r w:rsidR="004A3739" w:rsidRPr="00747758">
        <w:rPr>
          <w:noProof/>
        </w:rPr>
        <w:t>)</w:t>
      </w:r>
      <w:r w:rsidR="0080538A" w:rsidRPr="00747758">
        <w:fldChar w:fldCharType="end"/>
      </w:r>
      <w:r w:rsidR="00FA0FC6" w:rsidRPr="00747758">
        <w:t>.</w:t>
      </w:r>
      <w:r w:rsidR="00FA0FC6" w:rsidRPr="00747758">
        <w:rPr>
          <w:color w:val="FF0000"/>
        </w:rPr>
        <w:t xml:space="preserve"> </w:t>
      </w:r>
      <w:r w:rsidR="00E70D28" w:rsidRPr="00747758">
        <w:t xml:space="preserve">Suggested </w:t>
      </w:r>
      <w:r w:rsidR="00D533B1" w:rsidRPr="00747758">
        <w:t xml:space="preserve">causes </w:t>
      </w:r>
      <w:r w:rsidR="0076617D" w:rsidRPr="00747758">
        <w:t xml:space="preserve">of </w:t>
      </w:r>
      <w:r w:rsidR="007D6DEF" w:rsidRPr="00747758">
        <w:t xml:space="preserve">the </w:t>
      </w:r>
      <w:r w:rsidR="006310D2" w:rsidRPr="00747758">
        <w:t xml:space="preserve">long-term </w:t>
      </w:r>
      <w:r w:rsidR="00D533B1" w:rsidRPr="00747758">
        <w:t>decline</w:t>
      </w:r>
      <w:r w:rsidR="00E70D28" w:rsidRPr="00747758">
        <w:t>s</w:t>
      </w:r>
      <w:r w:rsidR="00DE1E2F" w:rsidRPr="00747758">
        <w:t xml:space="preserve"> </w:t>
      </w:r>
      <w:r w:rsidR="0057135B" w:rsidRPr="00747758">
        <w:t>range from the effects of human disturbance</w:t>
      </w:r>
      <w:r w:rsidR="00A704E6" w:rsidRPr="00747758">
        <w:t>,</w:t>
      </w:r>
      <w:r w:rsidR="0056035B" w:rsidRPr="00747758">
        <w:t xml:space="preserve"> </w:t>
      </w:r>
      <w:r w:rsidR="00E70D28" w:rsidRPr="00747758">
        <w:t xml:space="preserve">and </w:t>
      </w:r>
      <w:r w:rsidR="00A704E6" w:rsidRPr="00747758">
        <w:t>habitat destruction</w:t>
      </w:r>
      <w:r w:rsidR="00A704E6" w:rsidRPr="00747758">
        <w:rPr>
          <w:color w:val="FF0000"/>
        </w:rPr>
        <w:t xml:space="preserve"> </w:t>
      </w:r>
      <w:r w:rsidR="00E70D28" w:rsidRPr="00747758">
        <w:t>or predation</w:t>
      </w:r>
      <w:r w:rsidR="00A704E6" w:rsidRPr="00747758">
        <w:t xml:space="preserve"> </w:t>
      </w:r>
      <w:r w:rsidR="00E70D28" w:rsidRPr="00747758">
        <w:t>by</w:t>
      </w:r>
      <w:r w:rsidR="00A704E6" w:rsidRPr="00747758">
        <w:t xml:space="preserve"> in</w:t>
      </w:r>
      <w:r w:rsidR="00E70D28" w:rsidRPr="00747758">
        <w:t>vasive</w:t>
      </w:r>
      <w:r w:rsidR="00A704E6" w:rsidRPr="00747758">
        <w:t xml:space="preserve"> species </w:t>
      </w:r>
      <w:r w:rsidR="007D6DEF" w:rsidRPr="00747758">
        <w:t xml:space="preserve">on land </w:t>
      </w:r>
      <w:r w:rsidR="0080538A" w:rsidRPr="00747758">
        <w:fldChar w:fldCharType="begin">
          <w:fldData xml:space="preserve">PEVuZE5vdGU+PENpdGU+PEF1dGhvcj5BQ0FQPC9BdXRob3I+PFllYXI+MjAxNDwvWWVhcj48UmVj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</w:fldData>
        </w:fldChar>
      </w:r>
      <w:r w:rsidR="001A1F34" w:rsidRPr="00747758">
        <w:instrText xml:space="preserve"> ADDIN EN.CITE </w:instrText>
      </w:r>
      <w:r w:rsidR="001A1F34" w:rsidRPr="00747758">
        <w:fldChar w:fldCharType="begin">
          <w:fldData xml:space="preserve">PEVuZE5vdGU+PENpdGU+PEF1dGhvcj5BQ0FQPC9BdXRob3I+PFllYXI+MjAxNDwvWWVhcj48UmVj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</w:fldData>
        </w:fldChar>
      </w:r>
      <w:r w:rsidR="001A1F34" w:rsidRPr="00747758">
        <w:instrText xml:space="preserve"> ADDIN EN.CITE.DATA </w:instrText>
      </w:r>
      <w:r w:rsidR="001A1F34" w:rsidRPr="00747758">
        <w:fldChar w:fldCharType="end"/>
      </w:r>
      <w:r w:rsidR="0080538A" w:rsidRPr="00747758">
        <w:fldChar w:fldCharType="separate"/>
      </w:r>
      <w:r w:rsidR="004A3739" w:rsidRPr="00747758">
        <w:rPr>
          <w:noProof/>
        </w:rPr>
        <w:t>(</w:t>
      </w:r>
      <w:hyperlink w:anchor="_ENREF_2" w:tooltip="ACAP, 2014 #144" w:history="1">
        <w:r w:rsidR="00A62672" w:rsidRPr="00747758">
          <w:rPr>
            <w:noProof/>
          </w:rPr>
          <w:t>ACAP 2014b</w:t>
        </w:r>
      </w:hyperlink>
      <w:r w:rsidR="004A3739" w:rsidRPr="00747758">
        <w:rPr>
          <w:noProof/>
        </w:rPr>
        <w:t xml:space="preserve">; </w:t>
      </w:r>
      <w:hyperlink w:anchor="_ENREF_4" w:tooltip="Braun, 2012 #143" w:history="1">
        <w:r w:rsidR="00A62672" w:rsidRPr="00747758">
          <w:rPr>
            <w:noProof/>
          </w:rPr>
          <w:t>Braun et al. 2012</w:t>
        </w:r>
      </w:hyperlink>
      <w:r w:rsidR="004A3739" w:rsidRPr="00747758">
        <w:rPr>
          <w:noProof/>
        </w:rPr>
        <w:t xml:space="preserve">; </w:t>
      </w:r>
      <w:hyperlink w:anchor="_ENREF_15" w:tooltip="Gonzalez-Solis, 2000 #86" w:history="1">
        <w:r w:rsidR="00A62672" w:rsidRPr="00747758">
          <w:rPr>
            <w:noProof/>
          </w:rPr>
          <w:t>Gonzalez-Solis et al. 2000</w:t>
        </w:r>
      </w:hyperlink>
      <w:r w:rsidR="004A3739" w:rsidRPr="00747758">
        <w:rPr>
          <w:noProof/>
        </w:rPr>
        <w:t xml:space="preserve">; </w:t>
      </w:r>
      <w:hyperlink w:anchor="_ENREF_21" w:tooltip="Micol, 2001 #93" w:history="1">
        <w:r w:rsidR="00A62672" w:rsidRPr="00747758">
          <w:rPr>
            <w:noProof/>
          </w:rPr>
          <w:t>Micol and Jouventin 2001</w:t>
        </w:r>
      </w:hyperlink>
      <w:r w:rsidR="004A3739" w:rsidRPr="00747758">
        <w:rPr>
          <w:noProof/>
        </w:rPr>
        <w:t xml:space="preserve">; </w:t>
      </w:r>
      <w:hyperlink w:anchor="_ENREF_29" w:tooltip="Rootes, 1988 #132" w:history="1">
        <w:r w:rsidR="00A62672" w:rsidRPr="00747758">
          <w:rPr>
            <w:noProof/>
          </w:rPr>
          <w:t>Rootes 1988</w:t>
        </w:r>
      </w:hyperlink>
      <w:r w:rsidR="004A3739" w:rsidRPr="00747758">
        <w:rPr>
          <w:noProof/>
        </w:rPr>
        <w:t>)</w:t>
      </w:r>
      <w:r w:rsidR="0080538A" w:rsidRPr="00747758">
        <w:fldChar w:fldCharType="end"/>
      </w:r>
      <w:r w:rsidR="0057135B" w:rsidRPr="00747758">
        <w:t>,</w:t>
      </w:r>
      <w:r w:rsidR="0057135B" w:rsidRPr="00747758">
        <w:rPr>
          <w:color w:val="FF0000"/>
        </w:rPr>
        <w:t xml:space="preserve"> </w:t>
      </w:r>
      <w:r w:rsidR="0057135B" w:rsidRPr="00747758">
        <w:t xml:space="preserve">to increased mortality caused </w:t>
      </w:r>
      <w:r w:rsidR="00304E67" w:rsidRPr="00747758">
        <w:t xml:space="preserve">by </w:t>
      </w:r>
      <w:r w:rsidR="0057135B" w:rsidRPr="00747758">
        <w:t>conflict with fisheries</w:t>
      </w:r>
      <w:r w:rsidR="0056035B" w:rsidRPr="00747758">
        <w:t xml:space="preserve"> and </w:t>
      </w:r>
      <w:r w:rsidR="00A1581B" w:rsidRPr="00747758">
        <w:t>possibl</w:t>
      </w:r>
      <w:r w:rsidR="000717C4" w:rsidRPr="00747758">
        <w:t>y</w:t>
      </w:r>
      <w:r w:rsidR="00A1581B" w:rsidRPr="00747758">
        <w:t xml:space="preserve"> sub-lethal or lethal impacts of increased </w:t>
      </w:r>
      <w:r w:rsidR="00ED1885" w:rsidRPr="00747758">
        <w:t>pollut</w:t>
      </w:r>
      <w:r w:rsidR="00A1581B" w:rsidRPr="00747758">
        <w:t>ant</w:t>
      </w:r>
      <w:r w:rsidR="00ED1885" w:rsidRPr="00747758">
        <w:t xml:space="preserve"> </w:t>
      </w:r>
      <w:r w:rsidR="00A1581B" w:rsidRPr="00747758">
        <w:t xml:space="preserve">loads </w:t>
      </w:r>
      <w:r w:rsidR="0080538A" w:rsidRPr="00747758">
        <w:fldChar w:fldCharType="begin">
          <w:fldData xml:space="preserve">PEVuZE5vdGU+PENpdGU+PEF1dGhvcj5Db3BlbGxvPC9BdXRob3I+PFllYXI+MjAwMzwvWWVhcj48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==
</w:fldData>
        </w:fldChar>
      </w:r>
      <w:r w:rsidR="001A1F34" w:rsidRPr="00747758">
        <w:instrText xml:space="preserve"> ADDIN EN.CITE </w:instrText>
      </w:r>
      <w:r w:rsidR="001A1F34" w:rsidRPr="00747758">
        <w:fldChar w:fldCharType="begin">
          <w:fldData xml:space="preserve">PEVuZE5vdGU+PENpdGU+PEF1dGhvcj5Db3BlbGxvPC9BdXRob3I+PFllYXI+MjAwMzwvWWVhcj48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==
</w:fldData>
        </w:fldChar>
      </w:r>
      <w:r w:rsidR="001A1F34" w:rsidRPr="00747758">
        <w:instrText xml:space="preserve"> ADDIN EN.CITE.DATA </w:instrText>
      </w:r>
      <w:r w:rsidR="001A1F34" w:rsidRPr="00747758">
        <w:fldChar w:fldCharType="end"/>
      </w:r>
      <w:r w:rsidR="0080538A" w:rsidRPr="00747758">
        <w:fldChar w:fldCharType="separate"/>
      </w:r>
      <w:r w:rsidR="004A3739" w:rsidRPr="00747758">
        <w:rPr>
          <w:noProof/>
        </w:rPr>
        <w:t>(</w:t>
      </w:r>
      <w:hyperlink w:anchor="_ENREF_2" w:tooltip="ACAP, 2014 #144" w:history="1">
        <w:r w:rsidR="00A62672" w:rsidRPr="00747758">
          <w:rPr>
            <w:noProof/>
          </w:rPr>
          <w:t>ACAP 2014b</w:t>
        </w:r>
      </w:hyperlink>
      <w:r w:rsidR="004A3739" w:rsidRPr="00747758">
        <w:rPr>
          <w:noProof/>
        </w:rPr>
        <w:t xml:space="preserve">; </w:t>
      </w:r>
      <w:hyperlink w:anchor="_ENREF_7" w:tooltip="Copello, 2003 #139" w:history="1">
        <w:r w:rsidR="00A62672" w:rsidRPr="00747758">
          <w:rPr>
            <w:noProof/>
          </w:rPr>
          <w:t>Copello and Quintana 2003</w:t>
        </w:r>
      </w:hyperlink>
      <w:r w:rsidR="004A3739" w:rsidRPr="00747758">
        <w:rPr>
          <w:noProof/>
        </w:rPr>
        <w:t xml:space="preserve">; </w:t>
      </w:r>
      <w:hyperlink w:anchor="_ENREF_11" w:tooltip="Favero, 2003 #71" w:history="1">
        <w:r w:rsidR="00A62672" w:rsidRPr="00747758">
          <w:rPr>
            <w:noProof/>
          </w:rPr>
          <w:t>Favero et al. 2003</w:t>
        </w:r>
      </w:hyperlink>
      <w:r w:rsidR="004A3739" w:rsidRPr="00747758">
        <w:rPr>
          <w:noProof/>
        </w:rPr>
        <w:t xml:space="preserve">; </w:t>
      </w:r>
      <w:hyperlink w:anchor="_ENREF_15" w:tooltip="Gonzalez-Solis, 2000 #86" w:history="1">
        <w:r w:rsidR="00A62672" w:rsidRPr="00747758">
          <w:rPr>
            <w:noProof/>
          </w:rPr>
          <w:t>Gonzalez-Solis et al. 2000</w:t>
        </w:r>
      </w:hyperlink>
      <w:r w:rsidR="004A3739" w:rsidRPr="00747758">
        <w:rPr>
          <w:noProof/>
        </w:rPr>
        <w:t xml:space="preserve">; </w:t>
      </w:r>
      <w:hyperlink w:anchor="_ENREF_22" w:tooltip="Nel, 1999 #134" w:history="1">
        <w:r w:rsidR="00A62672" w:rsidRPr="00747758">
          <w:rPr>
            <w:noProof/>
          </w:rPr>
          <w:t>Nel and Nel 1999</w:t>
        </w:r>
      </w:hyperlink>
      <w:r w:rsidR="004A3739" w:rsidRPr="00747758">
        <w:rPr>
          <w:noProof/>
        </w:rPr>
        <w:t xml:space="preserve">; </w:t>
      </w:r>
      <w:hyperlink w:anchor="_ENREF_23" w:tooltip="Nel, 2002 #96" w:history="1">
        <w:r w:rsidR="00A62672" w:rsidRPr="00747758">
          <w:rPr>
            <w:noProof/>
          </w:rPr>
          <w:t>Nel et al. 2002</w:t>
        </w:r>
      </w:hyperlink>
      <w:r w:rsidR="004A3739" w:rsidRPr="00747758">
        <w:rPr>
          <w:noProof/>
        </w:rPr>
        <w:t>)</w:t>
      </w:r>
      <w:r w:rsidR="0080538A" w:rsidRPr="00747758">
        <w:fldChar w:fldCharType="end"/>
      </w:r>
      <w:r w:rsidR="00F51B1A" w:rsidRPr="00747758">
        <w:t>.</w:t>
      </w:r>
      <w:r w:rsidR="0057135B" w:rsidRPr="00747758">
        <w:rPr>
          <w:color w:val="FF0000"/>
        </w:rPr>
        <w:t xml:space="preserve">  </w:t>
      </w:r>
      <w:r w:rsidR="007E592F" w:rsidRPr="00747758">
        <w:t>H</w:t>
      </w:r>
      <w:r w:rsidR="007D6DEF" w:rsidRPr="00747758">
        <w:t>ence</w:t>
      </w:r>
      <w:r w:rsidR="007E592F" w:rsidRPr="00747758">
        <w:t xml:space="preserve">, </w:t>
      </w:r>
      <w:r w:rsidR="00ED1885" w:rsidRPr="00747758">
        <w:t>more comprehensive</w:t>
      </w:r>
      <w:r w:rsidR="007E592F" w:rsidRPr="00747758">
        <w:t xml:space="preserve"> long-term data </w:t>
      </w:r>
      <w:r w:rsidR="007D6DEF" w:rsidRPr="00747758">
        <w:t xml:space="preserve">on demography and threats </w:t>
      </w:r>
      <w:r w:rsidR="00ED1885" w:rsidRPr="00747758">
        <w:t xml:space="preserve">are </w:t>
      </w:r>
      <w:r w:rsidR="007E592F" w:rsidRPr="00747758">
        <w:t xml:space="preserve">essential if we are to properly understand the </w:t>
      </w:r>
      <w:r w:rsidR="007D6DEF" w:rsidRPr="00747758">
        <w:t xml:space="preserve">key drivers of </w:t>
      </w:r>
      <w:r w:rsidR="007E592F" w:rsidRPr="00747758">
        <w:t xml:space="preserve">population </w:t>
      </w:r>
      <w:r w:rsidR="00E42414" w:rsidRPr="00747758">
        <w:t>change</w:t>
      </w:r>
      <w:r w:rsidR="00E70D28" w:rsidRPr="00747758">
        <w:t xml:space="preserve"> in this species</w:t>
      </w:r>
      <w:r w:rsidR="00D15762" w:rsidRPr="00747758">
        <w:t>.</w:t>
      </w:r>
    </w:p>
    <w:p w14:paraId="2AA9AAFD" w14:textId="5B56DF7F" w:rsidR="001229C2" w:rsidRPr="00747758" w:rsidRDefault="003A594A" w:rsidP="00626DE5">
      <w:pPr>
        <w:spacing w:line="360" w:lineRule="auto"/>
        <w:jc w:val="both"/>
      </w:pPr>
      <w:r w:rsidRPr="00747758">
        <w:t xml:space="preserve">An estimated 7% of global numbers of </w:t>
      </w:r>
      <w:r w:rsidR="00850E6E" w:rsidRPr="00747758">
        <w:t>southern giant petrels</w:t>
      </w:r>
      <w:r w:rsidRPr="00747758">
        <w:t xml:space="preserve"> breed in the South Orkney Islands </w:t>
      </w:r>
      <w:r w:rsidR="0080538A" w:rsidRPr="00747758">
        <w:fldChar w:fldCharType="begin"/>
      </w:r>
      <w:r w:rsidR="004A3739" w:rsidRPr="00747758">
        <w:instrText xml:space="preserve"> ADDIN EN.CITE &lt;EndNote&gt;&lt;Cite&gt;&lt;Author&gt;ACAP&lt;/Author&gt;&lt;Year&gt;2014&lt;/Year&gt;&lt;RecNum&gt;144&lt;/RecNum&gt;&lt;DisplayText&gt;(ACAP 2014b)&lt;/DisplayText&gt;&lt;record&gt;&lt;rec-number&gt;144&lt;/rec-number&gt;&lt;foreign-keys&gt;&lt;key app="EN" db-id="a9t0da2pes9rvme9sr9p92x82tsarvz0pewe"&gt;144&lt;/key&gt;&lt;/foreign-keys&gt;&lt;ref-type name="Online Database"&gt;45&lt;/ref-type&gt;&lt;contributors&gt;&lt;authors&gt;&lt;author&gt;ACAP&lt;/author&gt;&lt;/authors&gt;&lt;/contributors&gt;&lt;titles&gt;&lt;title&gt;&lt;style face="normal" font="default" size="100%"&gt;ACAP Species assessment: Southern giant petrel &lt;/style&gt;&lt;style face="italic" font="default" size="100%"&gt;Macronectes giganteus&lt;/style&gt;&lt;style face="normal" font="default" size="100%"&gt;.&lt;/style&gt;&lt;/title&gt;&lt;/titles&gt;&lt;edition&gt;2014&lt;/edition&gt;&lt;dates&gt;&lt;year&gt;2014&lt;/year&gt;&lt;pub-dates&gt;&lt;date&gt;9 September 2014&lt;/date&gt;&lt;/pub-dates&gt;&lt;/dates&gt;&lt;publisher&gt;Agreement on the Conservation of Albatross and Petrels&lt;/publisher&gt;&lt;urls&gt;&lt;related-urls&gt;&lt;url&gt;http://www.acap.aq&lt;/url&gt;&lt;/related-urls&gt;&lt;/urls&gt;&lt;remote-database-name&gt;ACAP Species assessment&lt;/remote-database-name&gt;&lt;remote-database-provider&gt;ACAP (Agreement on the Conservation of Albatross and Petrels). &lt;/remote-database-provider&gt;&lt;/record&gt;&lt;/Cite&gt;&lt;/EndNote&gt;</w:instrText>
      </w:r>
      <w:r w:rsidR="0080538A" w:rsidRPr="00747758">
        <w:fldChar w:fldCharType="separate"/>
      </w:r>
      <w:r w:rsidR="004A3739" w:rsidRPr="00747758">
        <w:rPr>
          <w:noProof/>
        </w:rPr>
        <w:t>(</w:t>
      </w:r>
      <w:hyperlink w:anchor="_ENREF_2" w:tooltip="ACAP, 2014 #144" w:history="1">
        <w:r w:rsidR="00A62672" w:rsidRPr="00747758">
          <w:rPr>
            <w:noProof/>
          </w:rPr>
          <w:t>ACAP 2014b</w:t>
        </w:r>
      </w:hyperlink>
      <w:r w:rsidR="004A3739" w:rsidRPr="00747758">
        <w:rPr>
          <w:noProof/>
        </w:rPr>
        <w:t>)</w:t>
      </w:r>
      <w:r w:rsidR="0080538A" w:rsidRPr="00747758">
        <w:fldChar w:fldCharType="end"/>
      </w:r>
      <w:r w:rsidRPr="00747758">
        <w:t xml:space="preserve">, although given the uncertainties associated with many counts, this value should be viewed with caution. </w:t>
      </w:r>
      <w:r w:rsidR="00354D62" w:rsidRPr="00747758">
        <w:t xml:space="preserve">Within the South Orkneys, </w:t>
      </w:r>
      <w:r w:rsidR="003346D0" w:rsidRPr="00747758">
        <w:t xml:space="preserve">published </w:t>
      </w:r>
      <w:r w:rsidR="002459BB" w:rsidRPr="00747758">
        <w:t>data on</w:t>
      </w:r>
      <w:r w:rsidR="00E70D28" w:rsidRPr="00747758">
        <w:t xml:space="preserve"> </w:t>
      </w:r>
      <w:r w:rsidR="00850E6E" w:rsidRPr="00747758">
        <w:t>southern giant petrel</w:t>
      </w:r>
      <w:r w:rsidR="00354D62" w:rsidRPr="00747758">
        <w:t xml:space="preserve"> </w:t>
      </w:r>
      <w:r w:rsidR="00350B4D" w:rsidRPr="00747758">
        <w:t xml:space="preserve">nests </w:t>
      </w:r>
      <w:r w:rsidR="00E70D28" w:rsidRPr="00747758">
        <w:t xml:space="preserve">or </w:t>
      </w:r>
      <w:r w:rsidR="00350B4D" w:rsidRPr="00747758">
        <w:t xml:space="preserve">chicks </w:t>
      </w:r>
      <w:r w:rsidR="002459BB" w:rsidRPr="00747758">
        <w:t>are available for</w:t>
      </w:r>
      <w:r w:rsidR="00286258" w:rsidRPr="00747758">
        <w:t xml:space="preserve"> </w:t>
      </w:r>
      <w:r w:rsidR="00DD29A0" w:rsidRPr="00747758">
        <w:t>Laurie Island</w:t>
      </w:r>
      <w:r w:rsidR="00ED1885" w:rsidRPr="00747758">
        <w:t xml:space="preserve"> </w:t>
      </w:r>
      <w:r w:rsidR="0080538A" w:rsidRPr="00747758">
        <w:fldChar w:fldCharType="begin"/>
      </w:r>
      <w:r w:rsidR="001A1F34" w:rsidRPr="00747758">
        <w:instrText xml:space="preserve"> ADDIN EN.CITE &lt;EndNote&gt;&lt;Cite&gt;&lt;Author&gt;Coria&lt;/Author&gt;&lt;Year&gt;1996&lt;/Year&gt;&lt;RecNum&gt;141&lt;/RecNum&gt;&lt;DisplayText&gt;(Coria et al. 1996; Coria et al. 2011)&lt;/DisplayText&gt;&lt;record&gt;&lt;rec-number&gt;141&lt;/rec-number&gt;&lt;foreign-keys&gt;&lt;key app="EN" db-id="a9t0da2pes9rvme9sr9p92x82tsarvz0pewe"&gt;141&lt;/key&gt;&lt;/foreign-keys&gt;&lt;ref-type name="Journal Article"&gt;17&lt;/ref-type&gt;&lt;contributors&gt;&lt;authors&gt;&lt;author&gt;Coria, N.R.&lt;/author&gt;&lt;author&gt;Blendinger, P.&lt;/author&gt;&lt;author&gt;Montalti, D.&lt;/author&gt;&lt;/authors&gt;&lt;/contributors&gt;&lt;titles&gt;&lt;title&gt;The breeding birds of Cape Geddes, Laurie Island, South Orkney Islands, Antarctica&lt;/title&gt;&lt;secondary-title&gt;Marine Ornithology&lt;/secondary-title&gt;&lt;/titles&gt;&lt;periodical&gt;&lt;full-title&gt;Marine Ornithology&lt;/full-title&gt;&lt;abbr-1&gt;Mar Ornithol&lt;/abbr-1&gt;&lt;/periodical&gt;&lt;pages&gt;43-44&lt;/pages&gt;&lt;volume&gt;24&lt;/volume&gt;&lt;dates&gt;&lt;year&gt;1996&lt;/year&gt;&lt;/dates&gt;&lt;urls&gt;&lt;/urls&gt;&lt;/record&gt;&lt;/Cite&gt;&lt;Cite&gt;&lt;Author&gt;Coria&lt;/Author&gt;&lt;Year&gt;2011&lt;/Year&gt;&lt;RecNum&gt;140&lt;/RecNum&gt;&lt;record&gt;&lt;rec-number&gt;140&lt;/rec-number&gt;&lt;foreign-keys&gt;&lt;key app="EN" db-id="a9t0da2pes9rvme9sr9p92x82tsarvz0pewe"&gt;140&lt;/key&gt;&lt;/foreign-keys&gt;&lt;ref-type name="Journal Article"&gt;17&lt;/ref-type&gt;&lt;contributors&gt;&lt;authors&gt;&lt;author&gt;Coria, N. R.&lt;/author&gt;&lt;author&gt;Montalti, D.&lt;/author&gt;&lt;author&gt;Rombola, E. F.&lt;/author&gt;&lt;author&gt;Santos, M. M.&lt;/author&gt;&lt;author&gt;Garcia Betono, M. I.&lt;/author&gt;&lt;author&gt;Juares, M. A.&lt;/author&gt;&lt;/authors&gt;&lt;/contributors&gt;&lt;titles&gt;&lt;title&gt;Birds at Laurie Island, South Orkney islands, Antarctica: breeding species and their distribution&lt;/title&gt;&lt;secondary-title&gt;Marine Ornithology&lt;/secondary-title&gt;&lt;/titles&gt;&lt;periodical&gt;&lt;full-title&gt;Marine Ornithology&lt;/full-title&gt;&lt;abbr-1&gt;Mar Ornithol&lt;/abbr-1&gt;&lt;/periodical&gt;&lt;pages&gt;207-213&lt;/pages&gt;&lt;volume&gt;39&lt;/volume&gt;&lt;dates&gt;&lt;year&gt;2011&lt;/year&gt;&lt;/dates&gt;&lt;urls&gt;&lt;/urls&gt;&lt;/record&gt;&lt;/Cite&gt;&lt;/EndNote&gt;</w:instrText>
      </w:r>
      <w:r w:rsidR="0080538A" w:rsidRPr="00747758">
        <w:fldChar w:fldCharType="separate"/>
      </w:r>
      <w:r w:rsidR="00BF7AAC" w:rsidRPr="00747758">
        <w:rPr>
          <w:noProof/>
        </w:rPr>
        <w:t>(</w:t>
      </w:r>
      <w:hyperlink w:anchor="_ENREF_8" w:tooltip="Coria, 1996 #141" w:history="1">
        <w:r w:rsidR="00A62672" w:rsidRPr="00747758">
          <w:rPr>
            <w:noProof/>
          </w:rPr>
          <w:t>Coria et al. 1996</w:t>
        </w:r>
      </w:hyperlink>
      <w:r w:rsidR="00BF7AAC" w:rsidRPr="00747758">
        <w:rPr>
          <w:noProof/>
        </w:rPr>
        <w:t xml:space="preserve">; </w:t>
      </w:r>
      <w:hyperlink w:anchor="_ENREF_9" w:tooltip="Coria, 2011 #140" w:history="1">
        <w:r w:rsidR="00A62672" w:rsidRPr="00747758">
          <w:rPr>
            <w:noProof/>
          </w:rPr>
          <w:t>Coria et al. 2011</w:t>
        </w:r>
      </w:hyperlink>
      <w:r w:rsidR="00BF7AAC" w:rsidRPr="00747758">
        <w:rPr>
          <w:noProof/>
        </w:rPr>
        <w:t>)</w:t>
      </w:r>
      <w:r w:rsidR="0080538A" w:rsidRPr="00747758">
        <w:fldChar w:fldCharType="end"/>
      </w:r>
      <w:r w:rsidR="002459BB" w:rsidRPr="00747758">
        <w:t>, and for</w:t>
      </w:r>
      <w:r w:rsidR="00D052F8" w:rsidRPr="00747758">
        <w:t xml:space="preserve"> Signy Island, </w:t>
      </w:r>
      <w:r w:rsidR="002459BB" w:rsidRPr="00747758">
        <w:t xml:space="preserve">where </w:t>
      </w:r>
      <w:r w:rsidR="00D052F8" w:rsidRPr="00747758">
        <w:t xml:space="preserve">there </w:t>
      </w:r>
      <w:r w:rsidR="003346D0" w:rsidRPr="00747758">
        <w:t>appeared to have</w:t>
      </w:r>
      <w:r w:rsidR="00D052F8" w:rsidRPr="00747758">
        <w:t xml:space="preserve"> been a long term decline </w:t>
      </w:r>
      <w:r w:rsidR="00C1116F" w:rsidRPr="00747758">
        <w:t xml:space="preserve">by </w:t>
      </w:r>
      <w:r w:rsidR="00350B4D" w:rsidRPr="00747758">
        <w:t>1984/85</w:t>
      </w:r>
      <w:r w:rsidR="003346D0" w:rsidRPr="00747758">
        <w:t>, based on</w:t>
      </w:r>
      <w:r w:rsidR="00C1116F" w:rsidRPr="00747758">
        <w:t xml:space="preserve"> </w:t>
      </w:r>
      <w:r w:rsidR="003346D0" w:rsidRPr="00747758">
        <w:t xml:space="preserve">a rough </w:t>
      </w:r>
      <w:r w:rsidR="00D052F8" w:rsidRPr="00747758">
        <w:t>estimate</w:t>
      </w:r>
      <w:r w:rsidR="003346D0" w:rsidRPr="00747758">
        <w:t xml:space="preserve"> of</w:t>
      </w:r>
      <w:r w:rsidR="00D052F8" w:rsidRPr="00747758">
        <w:t xml:space="preserve"> </w:t>
      </w:r>
      <w:r w:rsidR="0025423C" w:rsidRPr="00747758">
        <w:t xml:space="preserve">5000 </w:t>
      </w:r>
      <w:r w:rsidR="00C1116F" w:rsidRPr="00747758">
        <w:t>individuals in 1936</w:t>
      </w:r>
      <w:r w:rsidR="0025423C" w:rsidRPr="00747758">
        <w:t xml:space="preserve"> </w:t>
      </w:r>
      <w:r w:rsidR="0080538A" w:rsidRPr="00747758">
        <w:fldChar w:fldCharType="begin"/>
      </w:r>
      <w:r w:rsidR="00BF7AAC" w:rsidRPr="00747758">
        <w:instrText xml:space="preserve"> ADDIN EN.CITE &lt;EndNote&gt;&lt;Cite&gt;&lt;Author&gt;Ardley&lt;/Author&gt;&lt;Year&gt;1936&lt;/Year&gt;&lt;RecNum&gt;204&lt;/RecNum&gt;&lt;DisplayText&gt;(Ardley 1936)&lt;/DisplayText&gt;&lt;record&gt;&lt;rec-number&gt;204&lt;/rec-number&gt;&lt;foreign-keys&gt;&lt;key app="EN" db-id="a9t0da2pes9rvme9sr9p92x82tsarvz0pewe"&gt;204&lt;/key&gt;&lt;/foreign-keys&gt;&lt;ref-type name="Journal Article"&gt;17&lt;/ref-type&gt;&lt;contributors&gt;&lt;authors&gt;&lt;author&gt;Ardley, R. A. B.&lt;/author&gt;&lt;/authors&gt;&lt;/contributors&gt;&lt;titles&gt;&lt;title&gt;The birds of the South Orkney Islands&lt;/title&gt;&lt;secondary-title&gt;Discovery Reports&lt;/secondary-title&gt;&lt;/titles&gt;&lt;periodical&gt;&lt;full-title&gt;Discovery Reports&lt;/full-title&gt;&lt;/periodical&gt;&lt;pages&gt;349-376&lt;/pages&gt;&lt;volume&gt;12&lt;/volume&gt;&lt;dates&gt;&lt;year&gt;1936&lt;/year&gt;&lt;/dates&gt;&lt;urls&gt;&lt;/urls&gt;&lt;/record&gt;&lt;/Cite&gt;&lt;/EndNote&gt;</w:instrText>
      </w:r>
      <w:r w:rsidR="0080538A" w:rsidRPr="00747758">
        <w:fldChar w:fldCharType="separate"/>
      </w:r>
      <w:r w:rsidR="00BF7AAC" w:rsidRPr="00747758">
        <w:rPr>
          <w:noProof/>
        </w:rPr>
        <w:t>(</w:t>
      </w:r>
      <w:hyperlink w:anchor="_ENREF_3" w:tooltip="Ardley, 1936 #204" w:history="1">
        <w:r w:rsidR="00A62672" w:rsidRPr="00747758">
          <w:rPr>
            <w:noProof/>
          </w:rPr>
          <w:t>Ardley 1936</w:t>
        </w:r>
      </w:hyperlink>
      <w:r w:rsidR="00BF7AAC" w:rsidRPr="00747758">
        <w:rPr>
          <w:noProof/>
        </w:rPr>
        <w:t>)</w:t>
      </w:r>
      <w:r w:rsidR="0080538A" w:rsidRPr="00747758">
        <w:fldChar w:fldCharType="end"/>
      </w:r>
      <w:r w:rsidR="00D052F8" w:rsidRPr="00747758">
        <w:t xml:space="preserve">, </w:t>
      </w:r>
      <w:r w:rsidR="00C1116F" w:rsidRPr="00747758">
        <w:t>and</w:t>
      </w:r>
      <w:r w:rsidR="00D052F8" w:rsidRPr="00747758">
        <w:t xml:space="preserve"> more accurate counts </w:t>
      </w:r>
      <w:r w:rsidR="003346D0" w:rsidRPr="00747758">
        <w:t xml:space="preserve">at various stages of breeding </w:t>
      </w:r>
      <w:r w:rsidR="00D052F8" w:rsidRPr="00747758">
        <w:t xml:space="preserve">in </w:t>
      </w:r>
      <w:r w:rsidR="00047372" w:rsidRPr="00747758">
        <w:t xml:space="preserve">1968/69 </w:t>
      </w:r>
      <w:r w:rsidR="0080538A" w:rsidRPr="00747758">
        <w:fldChar w:fldCharType="begin"/>
      </w:r>
      <w:r w:rsidR="001A1F34" w:rsidRPr="00747758">
        <w:instrText xml:space="preserve"> ADDIN EN.CITE &lt;EndNote&gt;&lt;Cite&gt;&lt;Author&gt;Conroy&lt;/Author&gt;&lt;Year&gt;1972&lt;/Year&gt;&lt;RecNum&gt;142&lt;/RecNum&gt;&lt;Prefix&gt;3200 pairs`, &lt;/Prefix&gt;&lt;DisplayText&gt;(3200 pairs, Conroy 1972)&lt;/DisplayText&gt;&lt;record&gt;&lt;rec-number&gt;142&lt;/rec-number&gt;&lt;foreign-keys&gt;&lt;key app="EN" db-id="a9t0da2pes9rvme9sr9p92x82tsarvz0pewe"&gt;142&lt;/key&gt;&lt;/foreign-keys&gt;&lt;ref-type name="Journal Article"&gt;17&lt;/ref-type&gt;&lt;contributors&gt;&lt;authors&gt;&lt;author&gt;Conroy, J. W. H.&lt;/author&gt;&lt;/authors&gt;&lt;tertiary-authors&gt;&lt;author&gt;British Antarctic Survey, Natural Environment Research Council&lt;/author&gt;&lt;/tertiary-authors&gt;&lt;/contributors&gt;&lt;titles&gt;&lt;title&gt;&lt;style face="normal" font="default" size="100%"&gt;Biological aspects of the biology of the Giant Petrel, &lt;/style&gt;&lt;style face="italic" font="default" size="100%"&gt;Macronectes giganteus&lt;/style&gt;&lt;style face="normal" font="default" size="100%"&gt; (Gmelin), in the maritime Antarctic.&lt;/style&gt;&lt;/title&gt;&lt;secondary-title&gt;British Antarctic Survey Scientific Reports&lt;/secondary-title&gt;&lt;/titles&gt;&lt;periodical&gt;&lt;full-title&gt;British Antarctic Survey Scientific Reports&lt;/full-title&gt;&lt;abbr-1&gt;Brit Antarct Surv Sci Rep&lt;/abbr-1&gt;&lt;/periodical&gt;&lt;pages&gt;1-74&lt;/pages&gt;&lt;volume&gt;75&lt;/volume&gt;&lt;dates&gt;&lt;year&gt;1972&lt;/year&gt;&lt;/dates&gt;&lt;publisher&gt;British Antarctic Survey&lt;/publisher&gt;&lt;urls&gt;&lt;/urls&gt;&lt;/record&gt;&lt;/Cite&gt;&lt;/EndNote&gt;</w:instrText>
      </w:r>
      <w:r w:rsidR="0080538A" w:rsidRPr="00747758">
        <w:fldChar w:fldCharType="separate"/>
      </w:r>
      <w:r w:rsidR="00BF7AAC" w:rsidRPr="00747758">
        <w:rPr>
          <w:noProof/>
        </w:rPr>
        <w:t>(</w:t>
      </w:r>
      <w:hyperlink w:anchor="_ENREF_6" w:tooltip="Conroy, 1972 #142" w:history="1">
        <w:r w:rsidR="00A62672" w:rsidRPr="00747758">
          <w:rPr>
            <w:noProof/>
          </w:rPr>
          <w:t>3200 pairs, Conroy 1972</w:t>
        </w:r>
      </w:hyperlink>
      <w:r w:rsidR="00BF7AAC" w:rsidRPr="00747758">
        <w:rPr>
          <w:noProof/>
        </w:rPr>
        <w:t>)</w:t>
      </w:r>
      <w:r w:rsidR="0080538A" w:rsidRPr="00747758">
        <w:fldChar w:fldCharType="end"/>
      </w:r>
      <w:r w:rsidR="00D234AF" w:rsidRPr="00747758">
        <w:t>, 1975/76</w:t>
      </w:r>
      <w:r w:rsidR="00D052F8" w:rsidRPr="00747758">
        <w:t xml:space="preserve"> </w:t>
      </w:r>
      <w:r w:rsidR="0080538A" w:rsidRPr="00747758">
        <w:fldChar w:fldCharType="begin"/>
      </w:r>
      <w:r w:rsidR="001A1F34" w:rsidRPr="00747758">
        <w:instrText xml:space="preserve"> ADDIN EN.CITE &lt;EndNote&gt;&lt;Cite&gt;&lt;Author&gt;Brook&lt;/Author&gt;&lt;Year&gt;1975&lt;/Year&gt;&lt;RecNum&gt;205&lt;/RecNum&gt;&lt;Prefix&gt;1600 pairs`, &lt;/Prefix&gt;&lt;DisplayText&gt;(1600 pairs, Brook 1975)&lt;/DisplayText&gt;&lt;record&gt;&lt;rec-number&gt;205&lt;/rec-number&gt;&lt;foreign-keys&gt;&lt;key app="EN" db-id="a9t0da2pes9rvme9sr9p92x82tsarvz0pewe"&gt;205&lt;/key&gt;&lt;/foreign-keys&gt;&lt;ref-type name="Report"&gt;27&lt;/ref-type&gt;&lt;contributors&gt;&lt;authors&gt;&lt;author&gt;Brook, J.&lt;/author&gt;&lt;/authors&gt;&lt;/contributors&gt;&lt;titles&gt;&lt;title&gt;Ornithological Report, Signy Island&lt;/title&gt;&lt;/titles&gt;&lt;number&gt;AD6/2H/1975/Q&lt;/number&gt;&lt;dates&gt;&lt;year&gt;1975&lt;/year&gt;&lt;/dates&gt;&lt;pub-location&gt;Cambridge&lt;/pub-location&gt;&lt;publisher&gt;British Antarctic Survey&lt;/publisher&gt;&lt;urls&gt;&lt;/urls&gt;&lt;/record&gt;&lt;/Cite&gt;&lt;/EndNote&gt;</w:instrText>
      </w:r>
      <w:r w:rsidR="0080538A" w:rsidRPr="00747758">
        <w:fldChar w:fldCharType="separate"/>
      </w:r>
      <w:r w:rsidR="00BF7AAC" w:rsidRPr="00747758">
        <w:rPr>
          <w:noProof/>
        </w:rPr>
        <w:t>(</w:t>
      </w:r>
      <w:hyperlink w:anchor="_ENREF_5" w:tooltip="Brook, 1975 #205" w:history="1">
        <w:r w:rsidR="00A62672" w:rsidRPr="00747758">
          <w:rPr>
            <w:noProof/>
          </w:rPr>
          <w:t>1600 pairs, Brook 1975</w:t>
        </w:r>
      </w:hyperlink>
      <w:r w:rsidR="00BF7AAC" w:rsidRPr="00747758">
        <w:rPr>
          <w:noProof/>
        </w:rPr>
        <w:t>)</w:t>
      </w:r>
      <w:r w:rsidR="0080538A" w:rsidRPr="00747758">
        <w:fldChar w:fldCharType="end"/>
      </w:r>
      <w:r w:rsidR="00D234AF" w:rsidRPr="00747758">
        <w:t xml:space="preserve"> </w:t>
      </w:r>
      <w:r w:rsidR="00D052F8" w:rsidRPr="00747758">
        <w:t xml:space="preserve">and 1984/85 </w:t>
      </w:r>
      <w:r w:rsidR="0080538A" w:rsidRPr="00747758">
        <w:fldChar w:fldCharType="begin"/>
      </w:r>
      <w:r w:rsidR="00BF7AAC" w:rsidRPr="00747758">
        <w:instrText xml:space="preserve"> ADDIN EN.CITE &lt;EndNote&gt;&lt;Cite&gt;&lt;Author&gt;Price&lt;/Author&gt;&lt;Year&gt;1985&lt;/Year&gt;&lt;RecNum&gt;206&lt;/RecNum&gt;&lt;Prefix&gt;1093 pairs`, &lt;/Prefix&gt;&lt;DisplayText&gt;(1093 pairs, Price 1985)&lt;/DisplayText&gt;&lt;record&gt;&lt;rec-number&gt;206&lt;/rec-number&gt;&lt;foreign-keys&gt;&lt;key app="EN" db-id="a9t0da2pes9rvme9sr9p92x82tsarvz0pewe"&gt;206&lt;/key&gt;&lt;/foreign-keys&gt;&lt;ref-type name="Report"&gt;27&lt;/ref-type&gt;&lt;contributors&gt;&lt;authors&gt;&lt;author&gt;Price, R. A.&lt;/author&gt;&lt;/authors&gt;&lt;/contributors&gt;&lt;titles&gt;&lt;title&gt;Ornithological Report, Signy Island, 1985/86 season&lt;/title&gt;&lt;/titles&gt;&lt;number&gt;AD6/2H/1985/Q1&lt;/number&gt;&lt;dates&gt;&lt;year&gt;1985&lt;/year&gt;&lt;/dates&gt;&lt;pub-location&gt;Cambridge&lt;/pub-location&gt;&lt;publisher&gt;British Antarctic Survey&lt;/publisher&gt;&lt;urls&gt;&lt;/urls&gt;&lt;/record&gt;&lt;/Cite&gt;&lt;/EndNote&gt;</w:instrText>
      </w:r>
      <w:r w:rsidR="0080538A" w:rsidRPr="00747758">
        <w:fldChar w:fldCharType="separate"/>
      </w:r>
      <w:r w:rsidR="00BF7AAC" w:rsidRPr="00747758">
        <w:rPr>
          <w:noProof/>
        </w:rPr>
        <w:t>(</w:t>
      </w:r>
      <w:hyperlink w:anchor="_ENREF_26" w:tooltip="Price, 1985 #206" w:history="1">
        <w:r w:rsidR="00A62672" w:rsidRPr="00747758">
          <w:rPr>
            <w:noProof/>
          </w:rPr>
          <w:t>1093 pairs, Price 1985</w:t>
        </w:r>
      </w:hyperlink>
      <w:r w:rsidR="00BF7AAC" w:rsidRPr="00747758">
        <w:rPr>
          <w:noProof/>
        </w:rPr>
        <w:t>)</w:t>
      </w:r>
      <w:r w:rsidR="0080538A" w:rsidRPr="00747758">
        <w:fldChar w:fldCharType="end"/>
      </w:r>
      <w:r w:rsidR="00D052F8" w:rsidRPr="00747758">
        <w:t xml:space="preserve">. </w:t>
      </w:r>
      <w:r w:rsidR="00C1116F" w:rsidRPr="00747758">
        <w:t>W</w:t>
      </w:r>
      <w:r w:rsidR="00D052F8" w:rsidRPr="00747758">
        <w:t>hether th</w:t>
      </w:r>
      <w:r w:rsidR="00C1116F" w:rsidRPr="00747758">
        <w:t xml:space="preserve">is decline at </w:t>
      </w:r>
      <w:r w:rsidR="00D052F8" w:rsidRPr="00747758">
        <w:t xml:space="preserve">Signy </w:t>
      </w:r>
      <w:r w:rsidR="00C1116F" w:rsidRPr="00747758">
        <w:t>was reflected in numbers elsewhere in the South Orkney Island</w:t>
      </w:r>
      <w:r w:rsidR="003346D0" w:rsidRPr="00747758">
        <w:t>s</w:t>
      </w:r>
      <w:r w:rsidR="00A1581B" w:rsidRPr="00747758">
        <w:t xml:space="preserve">, </w:t>
      </w:r>
      <w:r w:rsidR="003346D0" w:rsidRPr="00747758">
        <w:t>and</w:t>
      </w:r>
      <w:r w:rsidR="00A1581B" w:rsidRPr="00747758">
        <w:t xml:space="preserve"> whether the</w:t>
      </w:r>
      <w:r w:rsidR="003346D0" w:rsidRPr="00747758">
        <w:t xml:space="preserve"> downward</w:t>
      </w:r>
      <w:r w:rsidR="00A1581B" w:rsidRPr="00747758">
        <w:t xml:space="preserve"> trend </w:t>
      </w:r>
      <w:r w:rsidR="00C1116F" w:rsidRPr="00747758">
        <w:t>ha</w:t>
      </w:r>
      <w:r w:rsidR="003346D0" w:rsidRPr="00747758">
        <w:t>s</w:t>
      </w:r>
      <w:r w:rsidR="00C1116F" w:rsidRPr="00747758">
        <w:t xml:space="preserve"> </w:t>
      </w:r>
      <w:r w:rsidR="00A1581B" w:rsidRPr="00747758">
        <w:t>persist</w:t>
      </w:r>
      <w:r w:rsidR="00C1116F" w:rsidRPr="00747758">
        <w:t>ed</w:t>
      </w:r>
      <w:r w:rsidR="00A1581B" w:rsidRPr="00747758">
        <w:t xml:space="preserve"> to the present day</w:t>
      </w:r>
      <w:r w:rsidR="00C1116F" w:rsidRPr="00747758">
        <w:t xml:space="preserve"> remain</w:t>
      </w:r>
      <w:r w:rsidR="003346D0" w:rsidRPr="00747758">
        <w:t>ed</w:t>
      </w:r>
      <w:r w:rsidR="00C1116F" w:rsidRPr="00747758">
        <w:t xml:space="preserve"> unknown</w:t>
      </w:r>
      <w:r w:rsidR="00D052F8" w:rsidRPr="00747758">
        <w:t>.</w:t>
      </w:r>
      <w:r w:rsidR="00284F4D" w:rsidRPr="00747758">
        <w:t xml:space="preserve"> </w:t>
      </w:r>
      <w:r w:rsidR="006E42F6" w:rsidRPr="00747758">
        <w:t>Here</w:t>
      </w:r>
      <w:r w:rsidR="00ED1885" w:rsidRPr="00747758">
        <w:t>,</w:t>
      </w:r>
      <w:r w:rsidR="006E42F6" w:rsidRPr="00747758">
        <w:t xml:space="preserve"> </w:t>
      </w:r>
      <w:r w:rsidR="00AD0B79" w:rsidRPr="00747758">
        <w:t>we present a 17</w:t>
      </w:r>
      <w:r w:rsidR="00034706" w:rsidRPr="00747758">
        <w:t>-</w:t>
      </w:r>
      <w:r w:rsidR="0071496E" w:rsidRPr="00747758">
        <w:t xml:space="preserve">year </w:t>
      </w:r>
      <w:r w:rsidR="001C7E99" w:rsidRPr="00747758">
        <w:t xml:space="preserve">dataset </w:t>
      </w:r>
      <w:r w:rsidR="00314F5C" w:rsidRPr="00747758">
        <w:t xml:space="preserve">on changes in numbers and breeding success </w:t>
      </w:r>
      <w:r w:rsidR="00284F4D" w:rsidRPr="00747758">
        <w:t>of</w:t>
      </w:r>
      <w:r w:rsidR="00850E6E" w:rsidRPr="00747758">
        <w:t xml:space="preserve"> southern giant petrels</w:t>
      </w:r>
      <w:r w:rsidR="00284F4D" w:rsidRPr="00747758">
        <w:t xml:space="preserve"> </w:t>
      </w:r>
      <w:r w:rsidR="00314F5C" w:rsidRPr="00747758">
        <w:t>in</w:t>
      </w:r>
      <w:r w:rsidR="00CE7471" w:rsidRPr="00747758">
        <w:t xml:space="preserve"> nine</w:t>
      </w:r>
      <w:r w:rsidR="0071496E" w:rsidRPr="00747758">
        <w:t xml:space="preserve"> </w:t>
      </w:r>
      <w:r w:rsidR="00314F5C" w:rsidRPr="00747758">
        <w:t xml:space="preserve">areas </w:t>
      </w:r>
      <w:r w:rsidR="00284F4D" w:rsidRPr="00747758">
        <w:t xml:space="preserve">at Signy Island </w:t>
      </w:r>
      <w:r w:rsidR="00314F5C" w:rsidRPr="00747758">
        <w:t xml:space="preserve">monitored annually </w:t>
      </w:r>
      <w:r w:rsidR="00C1116F" w:rsidRPr="00747758">
        <w:t>in austral summers</w:t>
      </w:r>
      <w:r w:rsidR="00314F5C" w:rsidRPr="00747758">
        <w:t xml:space="preserve"> 199</w:t>
      </w:r>
      <w:r w:rsidR="00850E6E" w:rsidRPr="00747758">
        <w:t>6</w:t>
      </w:r>
      <w:r w:rsidR="00314F5C" w:rsidRPr="00747758">
        <w:t>/9</w:t>
      </w:r>
      <w:r w:rsidR="00850E6E" w:rsidRPr="00747758">
        <w:t>7</w:t>
      </w:r>
      <w:r w:rsidR="00314F5C" w:rsidRPr="00747758">
        <w:t xml:space="preserve"> to 201</w:t>
      </w:r>
      <w:r w:rsidR="00284F4D" w:rsidRPr="00747758">
        <w:t>4</w:t>
      </w:r>
      <w:r w:rsidR="00314F5C" w:rsidRPr="00747758">
        <w:t>/1</w:t>
      </w:r>
      <w:r w:rsidR="00284F4D" w:rsidRPr="00747758">
        <w:t>5</w:t>
      </w:r>
      <w:r w:rsidR="00314F5C" w:rsidRPr="00747758">
        <w:t xml:space="preserve">, and </w:t>
      </w:r>
      <w:r w:rsidR="00C1116F" w:rsidRPr="00747758">
        <w:t xml:space="preserve">more comprehensive </w:t>
      </w:r>
      <w:r w:rsidR="00314F5C" w:rsidRPr="00747758">
        <w:t xml:space="preserve">all-island censuses </w:t>
      </w:r>
      <w:r w:rsidR="00C1116F" w:rsidRPr="00747758">
        <w:t xml:space="preserve">in </w:t>
      </w:r>
      <w:r w:rsidR="00284F4D" w:rsidRPr="00747758">
        <w:t>four</w:t>
      </w:r>
      <w:r w:rsidR="00C1116F" w:rsidRPr="00747758">
        <w:t xml:space="preserve"> seasons </w:t>
      </w:r>
      <w:r w:rsidR="001A084B" w:rsidRPr="00747758">
        <w:t>(2000/01, 2005/06</w:t>
      </w:r>
      <w:r w:rsidR="00284F4D" w:rsidRPr="00747758">
        <w:t>,</w:t>
      </w:r>
      <w:r w:rsidR="001A084B" w:rsidRPr="00747758">
        <w:t xml:space="preserve"> 2009/10</w:t>
      </w:r>
      <w:r w:rsidR="00284F4D" w:rsidRPr="00747758">
        <w:t xml:space="preserve"> and 2014/15</w:t>
      </w:r>
      <w:r w:rsidR="001A084B" w:rsidRPr="00747758">
        <w:t xml:space="preserve">).  We </w:t>
      </w:r>
      <w:r w:rsidR="00E26D34" w:rsidRPr="00747758">
        <w:t>compare th</w:t>
      </w:r>
      <w:r w:rsidR="00C1116F" w:rsidRPr="00747758">
        <w:t>e</w:t>
      </w:r>
      <w:r w:rsidR="00CA0B80" w:rsidRPr="00747758">
        <w:t>s</w:t>
      </w:r>
      <w:r w:rsidR="00C1116F" w:rsidRPr="00747758">
        <w:t>e</w:t>
      </w:r>
      <w:r w:rsidR="00CA0B80" w:rsidRPr="00747758">
        <w:t xml:space="preserve"> data with historical records</w:t>
      </w:r>
      <w:r w:rsidR="00A1581B" w:rsidRPr="00747758">
        <w:t xml:space="preserve"> </w:t>
      </w:r>
      <w:r w:rsidR="00C1116F" w:rsidRPr="00747758">
        <w:t>at Signy Island</w:t>
      </w:r>
      <w:r w:rsidR="0091111B" w:rsidRPr="00747758">
        <w:t>,</w:t>
      </w:r>
      <w:r w:rsidR="00C1116F" w:rsidRPr="00747758">
        <w:t xml:space="preserve"> </w:t>
      </w:r>
      <w:r w:rsidR="00A1581B" w:rsidRPr="00747758">
        <w:t xml:space="preserve">and </w:t>
      </w:r>
      <w:r w:rsidR="00C1116F" w:rsidRPr="00747758">
        <w:t>results from</w:t>
      </w:r>
      <w:r w:rsidR="00A1581B" w:rsidRPr="00747758">
        <w:t xml:space="preserve"> censuses at </w:t>
      </w:r>
      <w:r w:rsidR="000E4A30" w:rsidRPr="00747758">
        <w:t>another</w:t>
      </w:r>
      <w:r w:rsidR="00A1581B" w:rsidRPr="00747758">
        <w:t xml:space="preserve"> island</w:t>
      </w:r>
      <w:r w:rsidR="00C1116F" w:rsidRPr="00747758">
        <w:t>, Laurie Island,</w:t>
      </w:r>
      <w:r w:rsidR="00A1581B" w:rsidRPr="00747758">
        <w:t xml:space="preserve"> in the South Orkney archipelago</w:t>
      </w:r>
      <w:r w:rsidR="00CA0B80" w:rsidRPr="00747758">
        <w:t>,</w:t>
      </w:r>
      <w:r w:rsidR="0071496E" w:rsidRPr="00747758">
        <w:t xml:space="preserve"> </w:t>
      </w:r>
      <w:r w:rsidR="00CC5463" w:rsidRPr="00747758">
        <w:t xml:space="preserve">and </w:t>
      </w:r>
      <w:r w:rsidR="0071496E" w:rsidRPr="00747758">
        <w:t xml:space="preserve">evaluate </w:t>
      </w:r>
      <w:r w:rsidR="00417D57" w:rsidRPr="00747758">
        <w:t>trends and variability</w:t>
      </w:r>
      <w:r w:rsidR="00CF405F" w:rsidRPr="00747758">
        <w:t xml:space="preserve"> in counts at </w:t>
      </w:r>
      <w:r w:rsidR="00417D57" w:rsidRPr="00747758">
        <w:t>th</w:t>
      </w:r>
      <w:r w:rsidR="00CF405F" w:rsidRPr="00747758">
        <w:t>e</w:t>
      </w:r>
      <w:r w:rsidR="00417D57" w:rsidRPr="00747758">
        <w:t>s</w:t>
      </w:r>
      <w:r w:rsidR="00CF405F" w:rsidRPr="00747758">
        <w:t>e</w:t>
      </w:r>
      <w:r w:rsidR="00417D57" w:rsidRPr="00747758">
        <w:t xml:space="preserve"> localit</w:t>
      </w:r>
      <w:r w:rsidR="00CF405F" w:rsidRPr="00747758">
        <w:t>ies</w:t>
      </w:r>
      <w:r w:rsidR="00F56000" w:rsidRPr="00747758">
        <w:t xml:space="preserve"> </w:t>
      </w:r>
      <w:r w:rsidR="003346D0" w:rsidRPr="00747758">
        <w:t xml:space="preserve">for comparison </w:t>
      </w:r>
      <w:r w:rsidR="00CF405F" w:rsidRPr="00747758">
        <w:t>with populations</w:t>
      </w:r>
      <w:r w:rsidR="00F56000" w:rsidRPr="00747758">
        <w:t xml:space="preserve"> elsewhere</w:t>
      </w:r>
      <w:r w:rsidR="00CC5463" w:rsidRPr="00747758">
        <w:t>.</w:t>
      </w:r>
    </w:p>
    <w:p w14:paraId="4A1185D3" w14:textId="77777777" w:rsidR="00463694" w:rsidRPr="00747758" w:rsidRDefault="00463694" w:rsidP="0031576A">
      <w:pPr>
        <w:pStyle w:val="Heading1"/>
        <w:spacing w:line="360" w:lineRule="auto"/>
        <w:jc w:val="both"/>
        <w:rPr>
          <w:rFonts w:ascii="Times New Roman" w:hAnsi="Times New Roman"/>
          <w:sz w:val="24"/>
          <w:szCs w:val="24"/>
        </w:rPr>
      </w:pPr>
      <w:r w:rsidRPr="00747758">
        <w:rPr>
          <w:rFonts w:ascii="Times New Roman" w:hAnsi="Times New Roman"/>
          <w:sz w:val="24"/>
          <w:szCs w:val="24"/>
        </w:rPr>
        <w:t>Materials and Methods</w:t>
      </w:r>
    </w:p>
    <w:p w14:paraId="1D47C84C" w14:textId="77777777" w:rsidR="00463694" w:rsidRPr="00747758" w:rsidRDefault="00463694" w:rsidP="0031576A">
      <w:pPr>
        <w:spacing w:line="360" w:lineRule="auto"/>
        <w:jc w:val="both"/>
      </w:pPr>
      <w:r w:rsidRPr="00747758">
        <w:t>Study site and species</w:t>
      </w:r>
    </w:p>
    <w:p w14:paraId="65DBBA83" w14:textId="09430C77" w:rsidR="00626DE5" w:rsidRPr="00747758" w:rsidRDefault="00463694" w:rsidP="00626DE5">
      <w:pPr>
        <w:spacing w:after="120" w:line="360" w:lineRule="auto"/>
        <w:jc w:val="both"/>
      </w:pPr>
      <w:r w:rsidRPr="00747758">
        <w:t xml:space="preserve">The study was carried out on </w:t>
      </w:r>
      <w:r w:rsidR="006139A3" w:rsidRPr="00747758">
        <w:t>southern giant petrels</w:t>
      </w:r>
      <w:r w:rsidR="00CF386D" w:rsidRPr="00747758">
        <w:t xml:space="preserve"> </w:t>
      </w:r>
      <w:r w:rsidR="006139A3" w:rsidRPr="00747758">
        <w:t xml:space="preserve">breeding </w:t>
      </w:r>
      <w:r w:rsidR="00B00F7A" w:rsidRPr="00747758">
        <w:t xml:space="preserve">at </w:t>
      </w:r>
      <w:r w:rsidRPr="00747758">
        <w:t>Signy Island, South Orkney Islands (60</w:t>
      </w:r>
      <w:r w:rsidRPr="00747758">
        <w:sym w:font="Symbol" w:char="F0B0"/>
      </w:r>
      <w:r w:rsidRPr="00747758">
        <w:t>42΄S, 45</w:t>
      </w:r>
      <w:r w:rsidRPr="00747758">
        <w:sym w:font="Symbol" w:char="F0B0"/>
      </w:r>
      <w:r w:rsidRPr="00747758">
        <w:t xml:space="preserve">36΄W, Fig. 1). </w:t>
      </w:r>
      <w:r w:rsidR="003A594A" w:rsidRPr="00747758">
        <w:t xml:space="preserve">At this site, </w:t>
      </w:r>
      <w:r w:rsidR="005D01FF" w:rsidRPr="00747758">
        <w:t>this species</w:t>
      </w:r>
      <w:r w:rsidR="00FB5430" w:rsidRPr="00747758">
        <w:t xml:space="preserve"> </w:t>
      </w:r>
      <w:r w:rsidR="006139A3" w:rsidRPr="00747758">
        <w:t>breed</w:t>
      </w:r>
      <w:r w:rsidR="005D01FF" w:rsidRPr="00747758">
        <w:t>s</w:t>
      </w:r>
      <w:r w:rsidR="00CF386D" w:rsidRPr="00747758">
        <w:t xml:space="preserve"> </w:t>
      </w:r>
      <w:r w:rsidR="00F46A7F" w:rsidRPr="00747758">
        <w:t xml:space="preserve">in scattered </w:t>
      </w:r>
      <w:r w:rsidR="006139A3" w:rsidRPr="00747758">
        <w:t>groups that</w:t>
      </w:r>
      <w:r w:rsidR="00F46A7F" w:rsidRPr="00747758">
        <w:t xml:space="preserve"> vary in size from </w:t>
      </w:r>
      <w:r w:rsidR="00467AD4" w:rsidRPr="00747758">
        <w:t>5-</w:t>
      </w:r>
      <w:r w:rsidR="00FB5430" w:rsidRPr="00747758">
        <w:t>162</w:t>
      </w:r>
      <w:r w:rsidR="00467AD4" w:rsidRPr="00747758">
        <w:t xml:space="preserve"> nests</w:t>
      </w:r>
      <w:r w:rsidR="00FB5430" w:rsidRPr="00747758">
        <w:t xml:space="preserve">, </w:t>
      </w:r>
      <w:r w:rsidR="006139A3" w:rsidRPr="00747758">
        <w:t>with each</w:t>
      </w:r>
      <w:r w:rsidR="00FB5430" w:rsidRPr="00747758">
        <w:t xml:space="preserve"> aggregation </w:t>
      </w:r>
      <w:r w:rsidR="006139A3" w:rsidRPr="00747758">
        <w:t xml:space="preserve">consisting </w:t>
      </w:r>
      <w:r w:rsidR="00FB5430" w:rsidRPr="00747758">
        <w:t>of nests less than 15 metres apart</w:t>
      </w:r>
      <w:r w:rsidR="006139A3" w:rsidRPr="00747758">
        <w:t xml:space="preserve"> (also see Creuwels et al. </w:t>
      </w:r>
      <w:r w:rsidR="0080538A" w:rsidRPr="00747758">
        <w:fldChar w:fldCharType="begin">
          <w:fldData xml:space="preserve">PEVuZE5vdGU+PENpdGUgRXhjbHVkZUF1dGg9IjEiPjxZZWFyPjIwMDU8L1llYXI+PFJlY051bT4x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</w:fldData>
        </w:fldChar>
      </w:r>
      <w:r w:rsidR="006139A3" w:rsidRPr="00747758">
        <w:instrText xml:space="preserve"> ADDIN EN.CITE </w:instrText>
      </w:r>
      <w:r w:rsidR="0080538A" w:rsidRPr="00747758">
        <w:fldChar w:fldCharType="begin">
          <w:fldData xml:space="preserve">PEVuZE5vdGU+PENpdGUgRXhjbHVkZUF1dGg9IjEiPjxZZWFyPjIwMDU8L1llYXI+PFJlY051bT4x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</w:fldData>
        </w:fldChar>
      </w:r>
      <w:r w:rsidR="006139A3" w:rsidRPr="00747758">
        <w:instrText xml:space="preserve"> ADDIN EN.CITE.DATA </w:instrText>
      </w:r>
      <w:r w:rsidR="0080538A" w:rsidRPr="00747758">
        <w:fldChar w:fldCharType="end"/>
      </w:r>
      <w:r w:rsidR="0080538A" w:rsidRPr="00747758">
        <w:fldChar w:fldCharType="separate"/>
      </w:r>
      <w:r w:rsidR="006139A3" w:rsidRPr="00747758">
        <w:rPr>
          <w:noProof/>
        </w:rPr>
        <w:t>(</w:t>
      </w:r>
      <w:hyperlink w:anchor="_ENREF_10" w:tooltip="Creuwels, 2005 #13" w:history="1">
        <w:r w:rsidR="00A62672" w:rsidRPr="00747758">
          <w:rPr>
            <w:noProof/>
          </w:rPr>
          <w:t>2005</w:t>
        </w:r>
      </w:hyperlink>
      <w:r w:rsidR="006139A3" w:rsidRPr="00747758">
        <w:rPr>
          <w:noProof/>
        </w:rPr>
        <w:t>)</w:t>
      </w:r>
      <w:r w:rsidR="0080538A" w:rsidRPr="00747758">
        <w:fldChar w:fldCharType="end"/>
      </w:r>
      <w:r w:rsidR="00C405A5">
        <w:t>)</w:t>
      </w:r>
      <w:r w:rsidR="00FB5430" w:rsidRPr="00747758">
        <w:t xml:space="preserve">. </w:t>
      </w:r>
      <w:r w:rsidR="00795F25" w:rsidRPr="00747758">
        <w:t xml:space="preserve">All </w:t>
      </w:r>
      <w:r w:rsidR="002E6429" w:rsidRPr="00747758">
        <w:t xml:space="preserve">breeding </w:t>
      </w:r>
      <w:r w:rsidR="005D01FF" w:rsidRPr="00747758">
        <w:t>southern giant petrels</w:t>
      </w:r>
      <w:r w:rsidR="00EF7FD0" w:rsidRPr="00747758">
        <w:t xml:space="preserve"> </w:t>
      </w:r>
      <w:r w:rsidR="002E6429" w:rsidRPr="00747758">
        <w:t>on the island are</w:t>
      </w:r>
      <w:r w:rsidR="00795F25" w:rsidRPr="00747758">
        <w:t xml:space="preserve"> </w:t>
      </w:r>
      <w:r w:rsidR="00F46A7F" w:rsidRPr="00747758">
        <w:lastRenderedPageBreak/>
        <w:t xml:space="preserve">located </w:t>
      </w:r>
      <w:r w:rsidR="00407A2E" w:rsidRPr="00747758">
        <w:t>along the west coast (Fig.</w:t>
      </w:r>
      <w:r w:rsidR="00723950" w:rsidRPr="00747758">
        <w:t xml:space="preserve"> </w:t>
      </w:r>
      <w:r w:rsidR="00B81062" w:rsidRPr="00747758">
        <w:t>1</w:t>
      </w:r>
      <w:r w:rsidR="00407A2E" w:rsidRPr="00747758">
        <w:t>).</w:t>
      </w:r>
      <w:r w:rsidR="00CD4E92" w:rsidRPr="00747758">
        <w:t xml:space="preserve"> </w:t>
      </w:r>
      <w:r w:rsidR="002E6429" w:rsidRPr="00747758">
        <w:t>T</w:t>
      </w:r>
      <w:r w:rsidR="00407A2E" w:rsidRPr="00747758">
        <w:t xml:space="preserve">he nests </w:t>
      </w:r>
      <w:r w:rsidR="002E6429" w:rsidRPr="00747758">
        <w:t>a</w:t>
      </w:r>
      <w:r w:rsidR="00407A2E" w:rsidRPr="00747758">
        <w:t xml:space="preserve">re found on rocky outcrops or gently sloping ground above </w:t>
      </w:r>
      <w:r w:rsidR="000434B9" w:rsidRPr="00747758">
        <w:t>cliffs</w:t>
      </w:r>
      <w:r w:rsidR="00D9375F" w:rsidRPr="00747758">
        <w:t xml:space="preserve"> of an approximately uniform elevation, </w:t>
      </w:r>
      <w:r w:rsidR="002E6429" w:rsidRPr="00747758">
        <w:t>and are</w:t>
      </w:r>
      <w:r w:rsidR="00407A2E" w:rsidRPr="00747758">
        <w:t xml:space="preserve"> exposed to the prevailing winds</w:t>
      </w:r>
      <w:r w:rsidR="002E6429" w:rsidRPr="00747758">
        <w:t xml:space="preserve"> </w:t>
      </w:r>
      <w:r w:rsidR="0080538A" w:rsidRPr="00747758">
        <w:fldChar w:fldCharType="begin"/>
      </w:r>
      <w:r w:rsidR="001A1F34" w:rsidRPr="00747758">
        <w:instrText xml:space="preserve"> ADDIN EN.CITE &lt;EndNote&gt;&lt;Cite&gt;&lt;Author&gt;Conroy&lt;/Author&gt;&lt;Year&gt;1972&lt;/Year&gt;&lt;RecNum&gt;142&lt;/RecNum&gt;&lt;DisplayText&gt;(Conroy 1972)&lt;/DisplayText&gt;&lt;record&gt;&lt;rec-number&gt;142&lt;/rec-number&gt;&lt;foreign-keys&gt;&lt;key app="EN" db-id="a9t0da2pes9rvme9sr9p92x82tsarvz0pewe"&gt;142&lt;/key&gt;&lt;/foreign-keys&gt;&lt;ref-type name="Journal Article"&gt;17&lt;/ref-type&gt;&lt;contributors&gt;&lt;authors&gt;&lt;author&gt;Conroy, J. W. H.&lt;/author&gt;&lt;/authors&gt;&lt;tertiary-authors&gt;&lt;author&gt;British Antarctic Survey, Natural Environment Research Council&lt;/author&gt;&lt;/tertiary-authors&gt;&lt;/contributors&gt;&lt;titles&gt;&lt;title&gt;&lt;style face="normal" font="default" size="100%"&gt;Biological aspects of the biology of the Giant Petrel, &lt;/style&gt;&lt;style face="italic" font="default" size="100%"&gt;Macronectes giganteus&lt;/style&gt;&lt;style face="normal" font="default" size="100%"&gt; (Gmelin), in the maritime Antarctic.&lt;/style&gt;&lt;/title&gt;&lt;secondary-title&gt;British Antarctic Survey Scientific Reports&lt;/secondary-title&gt;&lt;/titles&gt;&lt;periodical&gt;&lt;full-title&gt;British Antarctic Survey Scientific Reports&lt;/full-title&gt;&lt;abbr-1&gt;Brit Antarct Surv Sci Rep&lt;/abbr-1&gt;&lt;/periodical&gt;&lt;pages&gt;1-74&lt;/pages&gt;&lt;volume&gt;75&lt;/volume&gt;&lt;dates&gt;&lt;year&gt;1972&lt;/year&gt;&lt;/dates&gt;&lt;publisher&gt;British Antarctic Survey&lt;/publisher&gt;&lt;urls&gt;&lt;/urls&gt;&lt;/record&gt;&lt;/Cite&gt;&lt;/EndNote&gt;</w:instrText>
      </w:r>
      <w:r w:rsidR="0080538A" w:rsidRPr="00747758">
        <w:fldChar w:fldCharType="separate"/>
      </w:r>
      <w:r w:rsidR="002E6429" w:rsidRPr="00747758">
        <w:rPr>
          <w:noProof/>
        </w:rPr>
        <w:t>(</w:t>
      </w:r>
      <w:hyperlink w:anchor="_ENREF_6" w:tooltip="Conroy, 1972 #142" w:history="1">
        <w:r w:rsidR="00A62672" w:rsidRPr="00747758">
          <w:rPr>
            <w:noProof/>
          </w:rPr>
          <w:t>Conroy 1972</w:t>
        </w:r>
      </w:hyperlink>
      <w:r w:rsidR="002E6429" w:rsidRPr="00747758">
        <w:rPr>
          <w:noProof/>
        </w:rPr>
        <w:t>)</w:t>
      </w:r>
      <w:r w:rsidR="0080538A" w:rsidRPr="00747758">
        <w:fldChar w:fldCharType="end"/>
      </w:r>
      <w:r w:rsidR="00407A2E" w:rsidRPr="00747758">
        <w:t xml:space="preserve">. </w:t>
      </w:r>
    </w:p>
    <w:p w14:paraId="398F288E" w14:textId="77777777" w:rsidR="00942582" w:rsidRPr="00747758" w:rsidRDefault="008067AE" w:rsidP="0031576A">
      <w:pPr>
        <w:pStyle w:val="BodyText2"/>
        <w:spacing w:line="360" w:lineRule="auto"/>
      </w:pPr>
      <w:r w:rsidRPr="00747758">
        <w:t xml:space="preserve">Survey </w:t>
      </w:r>
      <w:r w:rsidR="00284F4D" w:rsidRPr="00747758">
        <w:t>methods</w:t>
      </w:r>
    </w:p>
    <w:p w14:paraId="441397D1" w14:textId="0FB7762D" w:rsidR="00626DE5" w:rsidRPr="00747758" w:rsidRDefault="003544AC" w:rsidP="00626DE5">
      <w:pPr>
        <w:spacing w:after="120" w:line="360" w:lineRule="auto"/>
        <w:jc w:val="both"/>
      </w:pPr>
      <w:r w:rsidRPr="00747758">
        <w:t>A</w:t>
      </w:r>
      <w:r w:rsidR="00EF7F16" w:rsidRPr="00747758">
        <w:t>ll surveys</w:t>
      </w:r>
      <w:r w:rsidR="00D9375F" w:rsidRPr="00747758">
        <w:t xml:space="preserve"> </w:t>
      </w:r>
      <w:r w:rsidR="0041687B" w:rsidRPr="00747758">
        <w:t xml:space="preserve">consisted of direct ground counts carried out by </w:t>
      </w:r>
      <w:r w:rsidR="00427842" w:rsidRPr="00747758">
        <w:t xml:space="preserve">a minimum of </w:t>
      </w:r>
      <w:r w:rsidR="0080051A" w:rsidRPr="00747758">
        <w:t xml:space="preserve">two </w:t>
      </w:r>
      <w:r w:rsidR="00ED1885" w:rsidRPr="00747758">
        <w:t>observers</w:t>
      </w:r>
      <w:r w:rsidR="0041687B" w:rsidRPr="00747758">
        <w:t>.</w:t>
      </w:r>
      <w:r w:rsidR="007F751E" w:rsidRPr="00747758">
        <w:t xml:space="preserve"> Each </w:t>
      </w:r>
      <w:r w:rsidR="00F2436D" w:rsidRPr="00747758">
        <w:t>area was survey</w:t>
      </w:r>
      <w:r w:rsidR="000D510E" w:rsidRPr="00747758">
        <w:t>e</w:t>
      </w:r>
      <w:r w:rsidR="00F2436D" w:rsidRPr="00747758">
        <w:t>d</w:t>
      </w:r>
      <w:r w:rsidR="007F751E" w:rsidRPr="00747758">
        <w:t xml:space="preserve"> </w:t>
      </w:r>
      <w:r w:rsidR="005F1481" w:rsidRPr="00747758">
        <w:t>a</w:t>
      </w:r>
      <w:r w:rsidR="00723950" w:rsidRPr="00747758">
        <w:t>t least</w:t>
      </w:r>
      <w:r w:rsidR="005F1481" w:rsidRPr="00747758">
        <w:t xml:space="preserve"> </w:t>
      </w:r>
      <w:r w:rsidR="00723950" w:rsidRPr="00747758">
        <w:t>twice</w:t>
      </w:r>
      <w:r w:rsidR="005D01FF" w:rsidRPr="00747758">
        <w:t xml:space="preserve"> on the same day</w:t>
      </w:r>
      <w:r w:rsidR="005F1481" w:rsidRPr="00747758">
        <w:t xml:space="preserve"> </w:t>
      </w:r>
      <w:r w:rsidR="00D9375F" w:rsidRPr="00747758">
        <w:t xml:space="preserve">(and </w:t>
      </w:r>
      <w:r w:rsidR="00F2436D" w:rsidRPr="00747758">
        <w:t>to ensure consistency</w:t>
      </w:r>
      <w:r w:rsidR="00E0236C" w:rsidRPr="00747758">
        <w:t>,</w:t>
      </w:r>
      <w:r w:rsidR="00F2436D" w:rsidRPr="00747758">
        <w:t xml:space="preserve"> </w:t>
      </w:r>
      <w:r w:rsidR="00A95DC2" w:rsidRPr="00747758">
        <w:t xml:space="preserve">surveys </w:t>
      </w:r>
      <w:r w:rsidR="00F2436D" w:rsidRPr="00747758">
        <w:t xml:space="preserve">were </w:t>
      </w:r>
      <w:r w:rsidR="00EF7F16" w:rsidRPr="00747758">
        <w:t xml:space="preserve">repeated </w:t>
      </w:r>
      <w:r w:rsidR="00D9375F" w:rsidRPr="00747758">
        <w:t xml:space="preserve">until </w:t>
      </w:r>
      <w:r w:rsidR="00F2436D" w:rsidRPr="00747758">
        <w:t xml:space="preserve">the two </w:t>
      </w:r>
      <w:r w:rsidR="00D9375F" w:rsidRPr="00747758">
        <w:t>count totals were within 10%)</w:t>
      </w:r>
      <w:r w:rsidR="005072E7" w:rsidRPr="00747758">
        <w:t>, and</w:t>
      </w:r>
      <w:r w:rsidR="007F751E" w:rsidRPr="00747758">
        <w:t xml:space="preserve"> </w:t>
      </w:r>
      <w:r w:rsidR="005072E7" w:rsidRPr="00747758">
        <w:t>the m</w:t>
      </w:r>
      <w:r w:rsidR="00D9375F" w:rsidRPr="00747758">
        <w:t xml:space="preserve">ean </w:t>
      </w:r>
      <w:r w:rsidR="005072E7" w:rsidRPr="00747758">
        <w:t>count used in further analyses</w:t>
      </w:r>
      <w:r w:rsidR="00EF7F16" w:rsidRPr="00747758">
        <w:t xml:space="preserve">. </w:t>
      </w:r>
      <w:r w:rsidR="00D9375F" w:rsidRPr="00747758">
        <w:t xml:space="preserve"> </w:t>
      </w:r>
      <w:r w:rsidR="005072E7" w:rsidRPr="00747758">
        <w:t xml:space="preserve">Egg laying takes place in </w:t>
      </w:r>
      <w:r w:rsidR="006D786A" w:rsidRPr="00747758">
        <w:t>October</w:t>
      </w:r>
      <w:r w:rsidR="00900246" w:rsidRPr="00747758">
        <w:t>-</w:t>
      </w:r>
      <w:r w:rsidR="005072E7" w:rsidRPr="00747758">
        <w:t>November at Signy Island</w:t>
      </w:r>
      <w:r w:rsidR="00723950" w:rsidRPr="00747758">
        <w:t xml:space="preserve"> </w:t>
      </w:r>
      <w:r w:rsidR="0080538A" w:rsidRPr="00747758">
        <w:fldChar w:fldCharType="begin">
          <w:fldData xml:space="preserve">PEVuZE5vdGU+PENpdGU+PEF1dGhvcj5Db25yb3k8L0F1dGhvcj48WWVhcj4xOTcyPC9ZZWFyPjxS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</w:fldData>
        </w:fldChar>
      </w:r>
      <w:r w:rsidR="001A1F34" w:rsidRPr="00747758">
        <w:instrText xml:space="preserve"> ADDIN EN.CITE </w:instrText>
      </w:r>
      <w:r w:rsidR="001A1F34" w:rsidRPr="00747758">
        <w:fldChar w:fldCharType="begin">
          <w:fldData xml:space="preserve">PEVuZE5vdGU+PENpdGU+PEF1dGhvcj5Db25yb3k8L0F1dGhvcj48WWVhcj4xOTcyPC9ZZWFyPjxS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</w:fldData>
        </w:fldChar>
      </w:r>
      <w:r w:rsidR="001A1F34" w:rsidRPr="00747758">
        <w:instrText xml:space="preserve"> ADDIN EN.CITE.DATA </w:instrText>
      </w:r>
      <w:r w:rsidR="001A1F34" w:rsidRPr="00747758">
        <w:fldChar w:fldCharType="end"/>
      </w:r>
      <w:r w:rsidR="0080538A" w:rsidRPr="00747758">
        <w:fldChar w:fldCharType="separate"/>
      </w:r>
      <w:r w:rsidR="00312223" w:rsidRPr="00747758">
        <w:rPr>
          <w:noProof/>
        </w:rPr>
        <w:t xml:space="preserve">(mean laying data 4th November, </w:t>
      </w:r>
      <w:hyperlink w:anchor="_ENREF_6" w:tooltip="Conroy, 1972 #142" w:history="1">
        <w:r w:rsidR="00A62672" w:rsidRPr="00747758">
          <w:rPr>
            <w:noProof/>
          </w:rPr>
          <w:t>Conroy 1972</w:t>
        </w:r>
      </w:hyperlink>
      <w:r w:rsidR="00312223" w:rsidRPr="00747758">
        <w:rPr>
          <w:noProof/>
        </w:rPr>
        <w:t>)</w:t>
      </w:r>
      <w:r w:rsidR="0080538A" w:rsidRPr="00747758">
        <w:fldChar w:fldCharType="end"/>
      </w:r>
      <w:r w:rsidR="00723950" w:rsidRPr="00747758">
        <w:t xml:space="preserve">, </w:t>
      </w:r>
      <w:r w:rsidR="00312223" w:rsidRPr="00747758">
        <w:t>(range 30</w:t>
      </w:r>
      <w:r w:rsidR="00312223" w:rsidRPr="00747758">
        <w:rPr>
          <w:vertAlign w:val="superscript"/>
        </w:rPr>
        <w:t>th</w:t>
      </w:r>
      <w:r w:rsidR="00312223" w:rsidRPr="00747758">
        <w:t xml:space="preserve"> October to 8</w:t>
      </w:r>
      <w:r w:rsidR="00312223" w:rsidRPr="00747758">
        <w:rPr>
          <w:vertAlign w:val="superscript"/>
        </w:rPr>
        <w:t>th</w:t>
      </w:r>
      <w:r w:rsidR="00312223" w:rsidRPr="00747758">
        <w:t xml:space="preserve"> November)</w:t>
      </w:r>
      <w:r w:rsidR="00900246" w:rsidRPr="00747758">
        <w:t>,</w:t>
      </w:r>
      <w:r w:rsidR="00312223" w:rsidRPr="00747758">
        <w:t xml:space="preserve"> </w:t>
      </w:r>
      <w:r w:rsidR="00723950" w:rsidRPr="00747758">
        <w:t>and</w:t>
      </w:r>
      <w:r w:rsidR="005072E7" w:rsidRPr="00747758">
        <w:t xml:space="preserve"> </w:t>
      </w:r>
      <w:r w:rsidR="00723950" w:rsidRPr="00747758">
        <w:t>a</w:t>
      </w:r>
      <w:r w:rsidR="00CD0B4D" w:rsidRPr="00747758">
        <w:t>pparently</w:t>
      </w:r>
      <w:r w:rsidR="00EF7F16" w:rsidRPr="00747758">
        <w:t xml:space="preserve"> </w:t>
      </w:r>
      <w:r w:rsidR="00F2436D" w:rsidRPr="00747758">
        <w:t>o</w:t>
      </w:r>
      <w:r w:rsidR="00EF7F16" w:rsidRPr="00747758">
        <w:t xml:space="preserve">ccupied </w:t>
      </w:r>
      <w:r w:rsidR="00F2436D" w:rsidRPr="00747758">
        <w:t>n</w:t>
      </w:r>
      <w:r w:rsidR="00EF7F16" w:rsidRPr="00747758">
        <w:t>ests (AON</w:t>
      </w:r>
      <w:r w:rsidR="00907318" w:rsidRPr="00747758">
        <w:t>s</w:t>
      </w:r>
      <w:r w:rsidR="005072E7" w:rsidRPr="00747758">
        <w:t>; Creuwels et al. 2005</w:t>
      </w:r>
      <w:r w:rsidR="00907318" w:rsidRPr="00747758">
        <w:t>)</w:t>
      </w:r>
      <w:r w:rsidR="005072E7" w:rsidRPr="00747758">
        <w:t>,</w:t>
      </w:r>
      <w:r w:rsidR="00F2436D" w:rsidRPr="00747758">
        <w:t xml:space="preserve"> </w:t>
      </w:r>
      <w:r w:rsidR="005072E7" w:rsidRPr="00747758">
        <w:t>at which</w:t>
      </w:r>
      <w:r w:rsidR="00F2436D" w:rsidRPr="00747758">
        <w:t xml:space="preserve"> </w:t>
      </w:r>
      <w:r w:rsidR="005072E7" w:rsidRPr="00747758">
        <w:t>an adult appeared to be incubating, were counted in December</w:t>
      </w:r>
      <w:r w:rsidR="00723950" w:rsidRPr="00747758">
        <w:t xml:space="preserve"> </w:t>
      </w:r>
      <w:r w:rsidR="00284F4D" w:rsidRPr="00747758">
        <w:t xml:space="preserve">or early January </w:t>
      </w:r>
      <w:r w:rsidR="00407575" w:rsidRPr="00747758">
        <w:t>after</w:t>
      </w:r>
      <w:r w:rsidR="00723950" w:rsidRPr="00747758">
        <w:t xml:space="preserve"> all pairs were assumed to have laid</w:t>
      </w:r>
      <w:r w:rsidR="00615694" w:rsidRPr="00747758">
        <w:t>.</w:t>
      </w:r>
      <w:r w:rsidR="00A15839" w:rsidRPr="00747758">
        <w:t xml:space="preserve"> </w:t>
      </w:r>
      <w:r w:rsidR="00930CD1" w:rsidRPr="00747758">
        <w:t xml:space="preserve">AONs were </w:t>
      </w:r>
      <w:r w:rsidR="00A6290A" w:rsidRPr="00747758">
        <w:t>used as a proxy for</w:t>
      </w:r>
      <w:r w:rsidR="00930CD1" w:rsidRPr="00747758">
        <w:t xml:space="preserve"> the number of breeding pairs on the island</w:t>
      </w:r>
      <w:r w:rsidR="004B5139" w:rsidRPr="00747758">
        <w:t xml:space="preserve">, following Creuwels et al. </w:t>
      </w:r>
      <w:r w:rsidR="004B5139" w:rsidRPr="00747758">
        <w:fldChar w:fldCharType="begin">
          <w:fldData xml:space="preserve">PEVuZE5vdGU+PENpdGUgRXhjbHVkZUF1dGg9IjEiPjxBdXRob3I+Q3JldXdlbHM8L0F1dGhvcj48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</w:fldData>
        </w:fldChar>
      </w:r>
      <w:r w:rsidR="004B5139" w:rsidRPr="00747758">
        <w:instrText xml:space="preserve"> ADDIN EN.CITE </w:instrText>
      </w:r>
      <w:r w:rsidR="004B5139" w:rsidRPr="00747758">
        <w:fldChar w:fldCharType="begin">
          <w:fldData xml:space="preserve">PEVuZE5vdGU+PENpdGUgRXhjbHVkZUF1dGg9IjEiPjxBdXRob3I+Q3JldXdlbHM8L0F1dGhvcj48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</w:fldData>
        </w:fldChar>
      </w:r>
      <w:r w:rsidR="004B5139" w:rsidRPr="00747758">
        <w:instrText xml:space="preserve"> ADDIN EN.CITE.DATA </w:instrText>
      </w:r>
      <w:r w:rsidR="004B5139" w:rsidRPr="00747758">
        <w:fldChar w:fldCharType="end"/>
      </w:r>
      <w:r w:rsidR="004B5139" w:rsidRPr="00747758">
        <w:fldChar w:fldCharType="separate"/>
      </w:r>
      <w:r w:rsidR="004B5139" w:rsidRPr="00747758">
        <w:rPr>
          <w:noProof/>
        </w:rPr>
        <w:t>(</w:t>
      </w:r>
      <w:hyperlink w:anchor="_ENREF_10" w:tooltip="Creuwels, 2005 #13" w:history="1">
        <w:r w:rsidR="00A62672" w:rsidRPr="00747758">
          <w:rPr>
            <w:noProof/>
          </w:rPr>
          <w:t>2005</w:t>
        </w:r>
      </w:hyperlink>
      <w:r w:rsidR="004B5139" w:rsidRPr="00747758">
        <w:rPr>
          <w:noProof/>
        </w:rPr>
        <w:t>)</w:t>
      </w:r>
      <w:r w:rsidR="004B5139" w:rsidRPr="00747758">
        <w:fldChar w:fldCharType="end"/>
      </w:r>
      <w:r w:rsidR="00930CD1" w:rsidRPr="00747758">
        <w:t xml:space="preserve">. </w:t>
      </w:r>
      <w:r w:rsidR="005072E7" w:rsidRPr="00747758">
        <w:t>P</w:t>
      </w:r>
      <w:r w:rsidR="00A15839" w:rsidRPr="00747758">
        <w:t xml:space="preserve">ositions </w:t>
      </w:r>
      <w:r w:rsidR="005072E7" w:rsidRPr="00747758">
        <w:t xml:space="preserve">of nesting groups </w:t>
      </w:r>
      <w:r w:rsidR="00EF7F16" w:rsidRPr="00747758">
        <w:t xml:space="preserve">were </w:t>
      </w:r>
      <w:r w:rsidR="00A15839" w:rsidRPr="00747758">
        <w:t xml:space="preserve">recorded </w:t>
      </w:r>
      <w:r w:rsidR="00ED1885" w:rsidRPr="00747758">
        <w:t xml:space="preserve">with </w:t>
      </w:r>
      <w:r w:rsidR="00F2436D" w:rsidRPr="00747758">
        <w:t xml:space="preserve">a </w:t>
      </w:r>
      <w:r w:rsidR="00A15839" w:rsidRPr="00747758">
        <w:t xml:space="preserve">hand-held GPS </w:t>
      </w:r>
      <w:r w:rsidR="00252EB3" w:rsidRPr="00747758">
        <w:t>(</w:t>
      </w:r>
      <w:r w:rsidR="0031370E" w:rsidRPr="00747758">
        <w:t xml:space="preserve">Garmin GPS </w:t>
      </w:r>
      <w:r w:rsidR="00D57F92" w:rsidRPr="00747758">
        <w:t>60</w:t>
      </w:r>
      <w:r w:rsidR="00252EB3" w:rsidRPr="00747758">
        <w:t>)</w:t>
      </w:r>
      <w:r w:rsidR="00A15839" w:rsidRPr="00747758">
        <w:t>.</w:t>
      </w:r>
      <w:r w:rsidR="005072E7" w:rsidRPr="00747758">
        <w:t xml:space="preserve"> To reduce disturbance, nests were usually viewed from a distance of 30-40m</w:t>
      </w:r>
      <w:r w:rsidR="006012EC" w:rsidRPr="00747758">
        <w:t>, and closer only if necessary</w:t>
      </w:r>
      <w:r w:rsidR="005072E7" w:rsidRPr="00747758">
        <w:t>. I</w:t>
      </w:r>
      <w:r w:rsidR="002F245F" w:rsidRPr="00747758">
        <w:t>ncubating</w:t>
      </w:r>
      <w:r w:rsidR="005F1481" w:rsidRPr="00747758">
        <w:t xml:space="preserve"> birds </w:t>
      </w:r>
      <w:r w:rsidR="006012EC" w:rsidRPr="00747758">
        <w:t xml:space="preserve">always </w:t>
      </w:r>
      <w:r w:rsidR="005F1481" w:rsidRPr="00747758">
        <w:t>remained on their nests when approached</w:t>
      </w:r>
      <w:r w:rsidR="006012EC" w:rsidRPr="00747758">
        <w:t xml:space="preserve"> during censuses, </w:t>
      </w:r>
      <w:r w:rsidR="005072E7" w:rsidRPr="00747758">
        <w:t>whereas</w:t>
      </w:r>
      <w:r w:rsidR="00473567" w:rsidRPr="00747758">
        <w:t xml:space="preserve"> birds </w:t>
      </w:r>
      <w:r w:rsidR="00E0236C" w:rsidRPr="00747758">
        <w:t xml:space="preserve">that were not incubating </w:t>
      </w:r>
      <w:r w:rsidR="005072E7" w:rsidRPr="00747758">
        <w:t>often took flight</w:t>
      </w:r>
      <w:r w:rsidR="009558CE" w:rsidRPr="00747758">
        <w:t xml:space="preserve">, which </w:t>
      </w:r>
      <w:r w:rsidR="00EA4E15" w:rsidRPr="00747758">
        <w:t>reduced</w:t>
      </w:r>
      <w:r w:rsidR="00473567" w:rsidRPr="00747758">
        <w:t xml:space="preserve"> the</w:t>
      </w:r>
      <w:r w:rsidR="000434B9" w:rsidRPr="00747758">
        <w:t xml:space="preserve"> </w:t>
      </w:r>
      <w:r w:rsidR="00473567" w:rsidRPr="00747758">
        <w:t xml:space="preserve">likelihood </w:t>
      </w:r>
      <w:r w:rsidR="000434B9" w:rsidRPr="00747758">
        <w:t>of counting non</w:t>
      </w:r>
      <w:r w:rsidR="00284F4D" w:rsidRPr="00747758">
        <w:t>breeders</w:t>
      </w:r>
      <w:r w:rsidR="00E0236C" w:rsidRPr="00747758">
        <w:t xml:space="preserve"> or </w:t>
      </w:r>
      <w:r w:rsidR="000434B9" w:rsidRPr="00747758">
        <w:t>failed breeders</w:t>
      </w:r>
      <w:r w:rsidR="005F1481" w:rsidRPr="00747758">
        <w:t>.</w:t>
      </w:r>
      <w:r w:rsidR="00473567" w:rsidRPr="00747758">
        <w:t xml:space="preserve"> </w:t>
      </w:r>
      <w:r w:rsidR="009558CE" w:rsidRPr="00747758">
        <w:t>AONs were</w:t>
      </w:r>
      <w:r w:rsidR="007F751E" w:rsidRPr="00747758">
        <w:t xml:space="preserve"> count</w:t>
      </w:r>
      <w:r w:rsidR="009558CE" w:rsidRPr="00747758">
        <w:t>ed</w:t>
      </w:r>
      <w:r w:rsidR="007F751E" w:rsidRPr="00747758">
        <w:t xml:space="preserve"> </w:t>
      </w:r>
      <w:r w:rsidR="00431D04" w:rsidRPr="00747758">
        <w:t xml:space="preserve">between 6 December </w:t>
      </w:r>
      <w:r w:rsidR="00284F4D" w:rsidRPr="00747758">
        <w:t xml:space="preserve">and 2 January </w:t>
      </w:r>
      <w:r w:rsidR="00431D04" w:rsidRPr="00747758">
        <w:t>in</w:t>
      </w:r>
      <w:r w:rsidR="00CE7471" w:rsidRPr="00747758">
        <w:t xml:space="preserve"> </w:t>
      </w:r>
      <w:r w:rsidR="00CC3495" w:rsidRPr="00747758">
        <w:t xml:space="preserve">nine study </w:t>
      </w:r>
      <w:r w:rsidR="009558CE" w:rsidRPr="00747758">
        <w:t>areas (</w:t>
      </w:r>
      <w:r w:rsidR="00C553CD" w:rsidRPr="00747758">
        <w:t>M1</w:t>
      </w:r>
      <w:r w:rsidR="009248DF" w:rsidRPr="00747758">
        <w:t xml:space="preserve">-5, M6, M7, M8 </w:t>
      </w:r>
      <w:r w:rsidR="006566CA" w:rsidRPr="00747758">
        <w:t>and M9</w:t>
      </w:r>
      <w:r w:rsidR="009558CE" w:rsidRPr="00747758">
        <w:t>;</w:t>
      </w:r>
      <w:r w:rsidR="00C31472" w:rsidRPr="00747758">
        <w:t xml:space="preserve"> Fig.1</w:t>
      </w:r>
      <w:r w:rsidR="00C553CD" w:rsidRPr="00747758">
        <w:t>)</w:t>
      </w:r>
      <w:r w:rsidR="009248DF" w:rsidRPr="00747758">
        <w:t xml:space="preserve"> </w:t>
      </w:r>
      <w:r w:rsidR="00A67193" w:rsidRPr="00747758">
        <w:t xml:space="preserve">in all </w:t>
      </w:r>
      <w:r w:rsidR="00E0236C" w:rsidRPr="00747758">
        <w:t>austral summers</w:t>
      </w:r>
      <w:r w:rsidR="00A67193" w:rsidRPr="00747758">
        <w:t xml:space="preserve"> from 1996</w:t>
      </w:r>
      <w:r w:rsidR="009558CE" w:rsidRPr="00747758">
        <w:t>/97</w:t>
      </w:r>
      <w:r w:rsidR="00A67193" w:rsidRPr="00747758">
        <w:t xml:space="preserve"> to 201</w:t>
      </w:r>
      <w:r w:rsidR="002741CF" w:rsidRPr="00747758">
        <w:t>4</w:t>
      </w:r>
      <w:r w:rsidR="009558CE" w:rsidRPr="00747758">
        <w:t>/1</w:t>
      </w:r>
      <w:r w:rsidR="002741CF" w:rsidRPr="00747758">
        <w:t>5</w:t>
      </w:r>
      <w:r w:rsidR="009558CE" w:rsidRPr="00747758">
        <w:t xml:space="preserve">, </w:t>
      </w:r>
      <w:r w:rsidR="00637513" w:rsidRPr="00747758">
        <w:t>with the exception</w:t>
      </w:r>
      <w:r w:rsidR="009558CE" w:rsidRPr="00747758">
        <w:t xml:space="preserve"> </w:t>
      </w:r>
      <w:r w:rsidR="006566CA" w:rsidRPr="00747758">
        <w:t>of</w:t>
      </w:r>
      <w:r w:rsidR="00CC3495" w:rsidRPr="00747758">
        <w:t xml:space="preserve"> 1997/98</w:t>
      </w:r>
      <w:r w:rsidR="00E0236C" w:rsidRPr="00747758">
        <w:t xml:space="preserve"> and</w:t>
      </w:r>
      <w:r w:rsidR="00CC3495" w:rsidRPr="00747758">
        <w:t xml:space="preserve"> </w:t>
      </w:r>
      <w:r w:rsidR="006566CA" w:rsidRPr="00747758">
        <w:t>2010</w:t>
      </w:r>
      <w:r w:rsidR="00304E67" w:rsidRPr="00747758">
        <w:t>/11</w:t>
      </w:r>
      <w:r w:rsidR="00431D04" w:rsidRPr="00747758">
        <w:t>, and over the entire island in 2000/01, 2005/06</w:t>
      </w:r>
      <w:r w:rsidR="00284F4D" w:rsidRPr="00747758">
        <w:t>,</w:t>
      </w:r>
      <w:r w:rsidR="00431D04" w:rsidRPr="00747758">
        <w:t xml:space="preserve"> 2009/10</w:t>
      </w:r>
      <w:r w:rsidR="002741CF" w:rsidRPr="00747758">
        <w:t xml:space="preserve"> and 2014/15</w:t>
      </w:r>
      <w:r w:rsidR="00CC3495" w:rsidRPr="00747758">
        <w:t xml:space="preserve">. In </w:t>
      </w:r>
      <w:r w:rsidR="000038A3" w:rsidRPr="00747758">
        <w:t>1997/98 and 2010/2011</w:t>
      </w:r>
      <w:r w:rsidR="009558CE" w:rsidRPr="00747758">
        <w:t>,</w:t>
      </w:r>
      <w:r w:rsidR="00637513" w:rsidRPr="00747758">
        <w:t xml:space="preserve"> counts </w:t>
      </w:r>
      <w:r w:rsidR="009558CE" w:rsidRPr="00747758">
        <w:t>could not be</w:t>
      </w:r>
      <w:r w:rsidR="00637513" w:rsidRPr="00747758">
        <w:t xml:space="preserve"> carried out </w:t>
      </w:r>
      <w:r w:rsidR="009558CE" w:rsidRPr="00747758">
        <w:t>until</w:t>
      </w:r>
      <w:r w:rsidR="00637513" w:rsidRPr="00747758">
        <w:t xml:space="preserve"> </w:t>
      </w:r>
      <w:r w:rsidR="00284F4D" w:rsidRPr="00747758">
        <w:t xml:space="preserve">late </w:t>
      </w:r>
      <w:r w:rsidR="00637513" w:rsidRPr="00747758">
        <w:t>January</w:t>
      </w:r>
      <w:r w:rsidR="00CC3495" w:rsidRPr="00747758">
        <w:t xml:space="preserve"> </w:t>
      </w:r>
      <w:r w:rsidR="009558CE" w:rsidRPr="00747758">
        <w:t>for logistical reasons</w:t>
      </w:r>
      <w:r w:rsidR="00284F4D" w:rsidRPr="00747758">
        <w:t>,</w:t>
      </w:r>
      <w:r w:rsidR="009558CE" w:rsidRPr="00747758">
        <w:t xml:space="preserve"> </w:t>
      </w:r>
      <w:r w:rsidR="00CC3495" w:rsidRPr="00747758">
        <w:t>and</w:t>
      </w:r>
      <w:r w:rsidR="00431D04" w:rsidRPr="00747758">
        <w:t>,</w:t>
      </w:r>
      <w:r w:rsidR="00CC3495" w:rsidRPr="00747758">
        <w:t xml:space="preserve"> </w:t>
      </w:r>
      <w:r w:rsidR="009558CE" w:rsidRPr="00747758">
        <w:t>given</w:t>
      </w:r>
      <w:r w:rsidR="00B82F6A" w:rsidRPr="00747758">
        <w:t xml:space="preserve"> the late</w:t>
      </w:r>
      <w:r w:rsidR="00E0236C" w:rsidRPr="00747758">
        <w:t xml:space="preserve"> stage (post-hatching)</w:t>
      </w:r>
      <w:r w:rsidR="006310D2" w:rsidRPr="00747758">
        <w:t>, the data are not considered further here</w:t>
      </w:r>
      <w:r w:rsidR="00C274AC" w:rsidRPr="00747758">
        <w:t>.</w:t>
      </w:r>
      <w:r w:rsidR="00CC3495" w:rsidRPr="00747758">
        <w:t xml:space="preserve"> </w:t>
      </w:r>
      <w:r w:rsidR="009558CE" w:rsidRPr="00747758">
        <w:t>Counts</w:t>
      </w:r>
      <w:r w:rsidR="009248DF" w:rsidRPr="00747758">
        <w:t xml:space="preserve"> from five </w:t>
      </w:r>
      <w:r w:rsidR="006D3805" w:rsidRPr="00747758">
        <w:t xml:space="preserve">study areas </w:t>
      </w:r>
      <w:r w:rsidR="009558CE" w:rsidRPr="00747758">
        <w:t>(</w:t>
      </w:r>
      <w:r w:rsidR="009248DF" w:rsidRPr="00747758">
        <w:t>M1-5</w:t>
      </w:r>
      <w:r w:rsidR="009558CE" w:rsidRPr="00747758">
        <w:t>)</w:t>
      </w:r>
      <w:r w:rsidR="009248DF" w:rsidRPr="00747758">
        <w:t xml:space="preserve"> </w:t>
      </w:r>
      <w:r w:rsidR="009558CE" w:rsidRPr="00747758">
        <w:t xml:space="preserve">were pooled </w:t>
      </w:r>
      <w:r w:rsidR="009248DF" w:rsidRPr="00747758">
        <w:t>due to close proximity</w:t>
      </w:r>
      <w:r w:rsidR="009558CE" w:rsidRPr="00747758">
        <w:t>,</w:t>
      </w:r>
      <w:r w:rsidR="009248DF" w:rsidRPr="00747758">
        <w:t xml:space="preserve"> </w:t>
      </w:r>
      <w:r w:rsidR="009558CE" w:rsidRPr="00747758">
        <w:t xml:space="preserve">which </w:t>
      </w:r>
      <w:r w:rsidR="009248DF" w:rsidRPr="00747758">
        <w:t>render</w:t>
      </w:r>
      <w:r w:rsidR="009558CE" w:rsidRPr="00747758">
        <w:t>ed</w:t>
      </w:r>
      <w:r w:rsidR="009248DF" w:rsidRPr="00747758">
        <w:t xml:space="preserve"> it impossible to reliably </w:t>
      </w:r>
      <w:r w:rsidR="00C340C9" w:rsidRPr="00747758">
        <w:t>distinguish individual</w:t>
      </w:r>
      <w:r w:rsidR="009248DF" w:rsidRPr="00747758">
        <w:t xml:space="preserve"> </w:t>
      </w:r>
      <w:r w:rsidR="00C274AC" w:rsidRPr="00747758">
        <w:t>area</w:t>
      </w:r>
      <w:r w:rsidR="006D3805" w:rsidRPr="00747758">
        <w:t xml:space="preserve"> </w:t>
      </w:r>
      <w:r w:rsidR="009248DF" w:rsidRPr="00747758">
        <w:t xml:space="preserve">boundaries.  </w:t>
      </w:r>
    </w:p>
    <w:p w14:paraId="3EB40AA9" w14:textId="44F3418E" w:rsidR="00626DE5" w:rsidRPr="00747758" w:rsidRDefault="009558CE" w:rsidP="00626DE5">
      <w:pPr>
        <w:spacing w:after="120" w:line="360" w:lineRule="auto"/>
        <w:jc w:val="both"/>
      </w:pPr>
      <w:r w:rsidRPr="00747758">
        <w:t>C</w:t>
      </w:r>
      <w:r w:rsidR="003F50AB" w:rsidRPr="00747758">
        <w:t>ounts</w:t>
      </w:r>
      <w:r w:rsidRPr="00747758">
        <w:t xml:space="preserve"> of chicks </w:t>
      </w:r>
      <w:r w:rsidR="007F751E" w:rsidRPr="00747758">
        <w:t xml:space="preserve">were </w:t>
      </w:r>
      <w:r w:rsidRPr="00747758">
        <w:t>made in areas M1-M9</w:t>
      </w:r>
      <w:r w:rsidR="006D3805" w:rsidRPr="00747758">
        <w:t xml:space="preserve"> </w:t>
      </w:r>
      <w:r w:rsidR="00E06AF7" w:rsidRPr="00747758">
        <w:t xml:space="preserve">every year from </w:t>
      </w:r>
      <w:r w:rsidRPr="00747758">
        <w:t>6-2</w:t>
      </w:r>
      <w:r w:rsidR="00C45BE2" w:rsidRPr="00747758">
        <w:t>6</w:t>
      </w:r>
      <w:r w:rsidRPr="00747758">
        <w:t xml:space="preserve"> March in </w:t>
      </w:r>
      <w:r w:rsidR="00E06AF7" w:rsidRPr="00747758">
        <w:t xml:space="preserve">1997 </w:t>
      </w:r>
      <w:r w:rsidRPr="00747758">
        <w:t>to</w:t>
      </w:r>
      <w:r w:rsidR="00E06AF7" w:rsidRPr="00747758">
        <w:t xml:space="preserve"> 201</w:t>
      </w:r>
      <w:r w:rsidR="00284F4D" w:rsidRPr="00747758">
        <w:t>5</w:t>
      </w:r>
      <w:r w:rsidR="007C4A18" w:rsidRPr="00747758">
        <w:t xml:space="preserve">. </w:t>
      </w:r>
      <w:r w:rsidRPr="00747758">
        <w:t xml:space="preserve">By </w:t>
      </w:r>
      <w:r w:rsidR="007C4A18" w:rsidRPr="00747758">
        <w:t xml:space="preserve">this </w:t>
      </w:r>
      <w:r w:rsidRPr="00747758">
        <w:t>date,</w:t>
      </w:r>
      <w:r w:rsidR="007C4A18" w:rsidRPr="00747758">
        <w:t xml:space="preserve"> chicks were</w:t>
      </w:r>
      <w:r w:rsidR="0043436B" w:rsidRPr="00747758">
        <w:t xml:space="preserve"> approximately two months old </w:t>
      </w:r>
      <w:r w:rsidR="0080538A" w:rsidRPr="00747758">
        <w:fldChar w:fldCharType="begin">
          <w:fldData xml:space="preserve">PEVuZE5vdGU+PENpdGU+PEF1dGhvcj5Db25yb3k8L0F1dGhvcj48WWVhcj4xOTcyPC9ZZWFyPjxS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</w:fldData>
        </w:fldChar>
      </w:r>
      <w:r w:rsidR="001A1F34" w:rsidRPr="00747758">
        <w:instrText xml:space="preserve"> ADDIN EN.CITE </w:instrText>
      </w:r>
      <w:r w:rsidR="001A1F34" w:rsidRPr="00747758">
        <w:fldChar w:fldCharType="begin">
          <w:fldData xml:space="preserve">PEVuZE5vdGU+PENpdGU+PEF1dGhvcj5Db25yb3k8L0F1dGhvcj48WWVhcj4xOTcyPC9ZZWFyPjxS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</w:fldData>
        </w:fldChar>
      </w:r>
      <w:r w:rsidR="001A1F34" w:rsidRPr="00747758">
        <w:instrText xml:space="preserve"> ADDIN EN.CITE.DATA </w:instrText>
      </w:r>
      <w:r w:rsidR="001A1F34" w:rsidRPr="00747758">
        <w:fldChar w:fldCharType="end"/>
      </w:r>
      <w:r w:rsidR="0080538A" w:rsidRPr="00747758">
        <w:fldChar w:fldCharType="separate"/>
      </w:r>
      <w:r w:rsidR="00C2496C" w:rsidRPr="00747758">
        <w:rPr>
          <w:noProof/>
        </w:rPr>
        <w:t xml:space="preserve">(mean hatching date 5th January, </w:t>
      </w:r>
      <w:hyperlink w:anchor="_ENREF_6" w:tooltip="Conroy, 1972 #142" w:history="1">
        <w:r w:rsidR="00A62672" w:rsidRPr="00747758">
          <w:rPr>
            <w:noProof/>
          </w:rPr>
          <w:t>Conroy 1972</w:t>
        </w:r>
      </w:hyperlink>
      <w:r w:rsidR="00C2496C" w:rsidRPr="00747758">
        <w:rPr>
          <w:noProof/>
        </w:rPr>
        <w:t>)</w:t>
      </w:r>
      <w:r w:rsidR="0080538A" w:rsidRPr="00747758">
        <w:fldChar w:fldCharType="end"/>
      </w:r>
      <w:r w:rsidR="007C4A18" w:rsidRPr="00747758">
        <w:t xml:space="preserve">, and no longer brooded or guarded by </w:t>
      </w:r>
      <w:r w:rsidR="00431D04" w:rsidRPr="00747758">
        <w:t xml:space="preserve">a </w:t>
      </w:r>
      <w:r w:rsidR="007C4A18" w:rsidRPr="00747758">
        <w:t>parent</w:t>
      </w:r>
      <w:r w:rsidRPr="00747758">
        <w:t>, which made</w:t>
      </w:r>
      <w:r w:rsidR="004C4B4C" w:rsidRPr="00747758">
        <w:t xml:space="preserve"> counting </w:t>
      </w:r>
      <w:r w:rsidRPr="00747758">
        <w:t>straightforward</w:t>
      </w:r>
      <w:r w:rsidR="00DE2DEA" w:rsidRPr="00747758">
        <w:t>.</w:t>
      </w:r>
      <w:r w:rsidR="008F1B2A" w:rsidRPr="00747758">
        <w:t xml:space="preserve"> It was not possible to count chicks any later in the season because </w:t>
      </w:r>
      <w:r w:rsidR="00C30C55" w:rsidRPr="00747758">
        <w:t xml:space="preserve">no personnel </w:t>
      </w:r>
      <w:r w:rsidR="008F1B2A" w:rsidRPr="00747758">
        <w:t>remained</w:t>
      </w:r>
      <w:r w:rsidR="00C30C55" w:rsidRPr="00747758">
        <w:t xml:space="preserve"> on the island </w:t>
      </w:r>
      <w:r w:rsidR="008F1B2A" w:rsidRPr="00747758">
        <w:t>after</w:t>
      </w:r>
      <w:r w:rsidR="00C30C55" w:rsidRPr="00747758">
        <w:t xml:space="preserve"> </w:t>
      </w:r>
      <w:r w:rsidR="00431D04" w:rsidRPr="00747758">
        <w:t>late</w:t>
      </w:r>
      <w:r w:rsidR="00C30C55" w:rsidRPr="00747758">
        <w:t xml:space="preserve"> March</w:t>
      </w:r>
      <w:r w:rsidR="008F1B2A" w:rsidRPr="00747758">
        <w:t>.</w:t>
      </w:r>
      <w:r w:rsidR="00C30C55" w:rsidRPr="00747758">
        <w:t xml:space="preserve"> </w:t>
      </w:r>
      <w:r w:rsidR="00431D04" w:rsidRPr="00747758">
        <w:t xml:space="preserve">Although </w:t>
      </w:r>
      <w:r w:rsidR="005D01FF" w:rsidRPr="00747758">
        <w:t>southern giant petrel</w:t>
      </w:r>
      <w:r w:rsidR="00C30C55" w:rsidRPr="00747758">
        <w:t xml:space="preserve"> chicks </w:t>
      </w:r>
      <w:r w:rsidR="00431D04" w:rsidRPr="00747758">
        <w:t>do not</w:t>
      </w:r>
      <w:r w:rsidR="00C30C55" w:rsidRPr="00747758">
        <w:t xml:space="preserve"> fledge at Signy Island </w:t>
      </w:r>
      <w:r w:rsidR="00431D04" w:rsidRPr="00747758">
        <w:t>until</w:t>
      </w:r>
      <w:r w:rsidR="00C30C55" w:rsidRPr="00747758">
        <w:t xml:space="preserve"> late April </w:t>
      </w:r>
      <w:r w:rsidR="0080538A" w:rsidRPr="00747758">
        <w:fldChar w:fldCharType="begin"/>
      </w:r>
      <w:r w:rsidR="001A1F34" w:rsidRPr="00747758">
        <w:instrText xml:space="preserve"> ADDIN EN.CITE &lt;EndNote&gt;&lt;Cite&gt;&lt;Author&gt;Conroy&lt;/Author&gt;&lt;Year&gt;1972&lt;/Year&gt;&lt;RecNum&gt;142&lt;/RecNum&gt;&lt;DisplayText&gt;(Conroy 1972)&lt;/DisplayText&gt;&lt;record&gt;&lt;rec-number&gt;142&lt;/rec-number&gt;&lt;foreign-keys&gt;&lt;key app="EN" db-id="a9t0da2pes9rvme9sr9p92x82tsarvz0pewe"&gt;142&lt;/key&gt;&lt;/foreign-keys&gt;&lt;ref-type name="Journal Article"&gt;17&lt;/ref-type&gt;&lt;contributors&gt;&lt;authors&gt;&lt;author&gt;Conroy, J. W. H.&lt;/author&gt;&lt;/authors&gt;&lt;tertiary-authors&gt;&lt;author&gt;British Antarctic Survey, Natural Environment Research Council&lt;/author&gt;&lt;/tertiary-authors&gt;&lt;/contributors&gt;&lt;titles&gt;&lt;title&gt;&lt;style face="normal" font="default" size="100%"&gt;Biological aspects of the biology of the Giant Petrel, &lt;/style&gt;&lt;style face="italic" font="default" size="100%"&gt;Macronectes giganteus&lt;/style&gt;&lt;style face="normal" font="default" size="100%"&gt; (Gmelin), in the maritime Antarctic.&lt;/style&gt;&lt;/title&gt;&lt;secondary-title&gt;British Antarctic Survey Scientific Reports&lt;/secondary-title&gt;&lt;/titles&gt;&lt;periodical&gt;&lt;full-title&gt;British Antarctic Survey Scientific Reports&lt;/full-title&gt;&lt;abbr-1&gt;Brit Antarct Surv Sci Rep&lt;/abbr-1&gt;&lt;/periodical&gt;&lt;pages&gt;1-74&lt;/pages&gt;&lt;volume&gt;75&lt;/volume&gt;&lt;dates&gt;&lt;year&gt;1972&lt;/year&gt;&lt;/dates&gt;&lt;publisher&gt;British Antarctic Survey&lt;/publisher&gt;&lt;urls&gt;&lt;/urls&gt;&lt;/record&gt;&lt;/Cite&gt;&lt;/EndNote&gt;</w:instrText>
      </w:r>
      <w:r w:rsidR="0080538A" w:rsidRPr="00747758">
        <w:fldChar w:fldCharType="separate"/>
      </w:r>
      <w:r w:rsidR="00BF7AAC" w:rsidRPr="00747758">
        <w:rPr>
          <w:noProof/>
        </w:rPr>
        <w:t>(</w:t>
      </w:r>
      <w:hyperlink w:anchor="_ENREF_6" w:tooltip="Conroy, 1972 #142" w:history="1">
        <w:r w:rsidR="00A62672" w:rsidRPr="00747758">
          <w:rPr>
            <w:noProof/>
          </w:rPr>
          <w:t>Conroy 1972</w:t>
        </w:r>
      </w:hyperlink>
      <w:r w:rsidR="00BF7AAC" w:rsidRPr="00747758">
        <w:rPr>
          <w:noProof/>
        </w:rPr>
        <w:t>)</w:t>
      </w:r>
      <w:r w:rsidR="0080538A" w:rsidRPr="00747758">
        <w:fldChar w:fldCharType="end"/>
      </w:r>
      <w:r w:rsidR="00431D04" w:rsidRPr="00747758">
        <w:t xml:space="preserve">, </w:t>
      </w:r>
      <w:r w:rsidR="009E78AA" w:rsidRPr="00747758">
        <w:t xml:space="preserve">survival of chicks from March until fledging was &gt;97% both at Signy in 1968/69 </w:t>
      </w:r>
      <w:r w:rsidR="0080538A" w:rsidRPr="00747758">
        <w:fldChar w:fldCharType="begin"/>
      </w:r>
      <w:r w:rsidR="001A1F34" w:rsidRPr="00747758">
        <w:instrText xml:space="preserve"> ADDIN EN.CITE &lt;EndNote&gt;&lt;Cite&gt;&lt;Author&gt;Conroy&lt;/Author&gt;&lt;Year&gt;1972&lt;/Year&gt;&lt;RecNum&gt;142&lt;/RecNum&gt;&lt;DisplayText&gt;(Conroy 1972)&lt;/DisplayText&gt;&lt;record&gt;&lt;rec-number&gt;142&lt;/rec-number&gt;&lt;foreign-keys&gt;&lt;key app="EN" db-id="a9t0da2pes9rvme9sr9p92x82tsarvz0pewe"&gt;142&lt;/key&gt;&lt;/foreign-keys&gt;&lt;ref-type name="Journal Article"&gt;17&lt;/ref-type&gt;&lt;contributors&gt;&lt;authors&gt;&lt;author&gt;Conroy, J. W. H.&lt;/author&gt;&lt;/authors&gt;&lt;tertiary-authors&gt;&lt;author&gt;British Antarctic Survey, Natural Environment Research Council&lt;/author&gt;&lt;/tertiary-authors&gt;&lt;/contributors&gt;&lt;titles&gt;&lt;title&gt;&lt;style face="normal" font="default" size="100%"&gt;Biological aspects of the biology of the Giant Petrel, &lt;/style&gt;&lt;style face="italic" font="default" size="100%"&gt;Macronectes giganteus&lt;/style&gt;&lt;style face="normal" font="default" size="100%"&gt; (Gmelin), in the maritime Antarctic.&lt;/style&gt;&lt;/title&gt;&lt;secondary-title&gt;British Antarctic Survey Scientific Reports&lt;/secondary-title&gt;&lt;/titles&gt;&lt;periodical&gt;&lt;full-title&gt;British Antarctic Survey Scientific Reports&lt;/full-title&gt;&lt;abbr-1&gt;Brit Antarct Surv Sci Rep&lt;/abbr-1&gt;&lt;/periodical&gt;&lt;pages&gt;1-74&lt;/pages&gt;&lt;volume&gt;75&lt;/volume&gt;&lt;dates&gt;&lt;year&gt;1972&lt;/year&gt;&lt;/dates&gt;&lt;publisher&gt;British Antarctic Survey&lt;/publisher&gt;&lt;urls&gt;&lt;/urls&gt;&lt;/record&gt;&lt;/Cite&gt;&lt;/EndNote&gt;</w:instrText>
      </w:r>
      <w:r w:rsidR="0080538A" w:rsidRPr="00747758">
        <w:fldChar w:fldCharType="separate"/>
      </w:r>
      <w:r w:rsidR="009E78AA" w:rsidRPr="00747758">
        <w:rPr>
          <w:noProof/>
        </w:rPr>
        <w:t>(</w:t>
      </w:r>
      <w:hyperlink w:anchor="_ENREF_6" w:tooltip="Conroy, 1972 #142" w:history="1">
        <w:r w:rsidR="00A62672" w:rsidRPr="00747758">
          <w:rPr>
            <w:noProof/>
          </w:rPr>
          <w:t>Conroy 1972</w:t>
        </w:r>
      </w:hyperlink>
      <w:r w:rsidR="009E78AA" w:rsidRPr="00747758">
        <w:rPr>
          <w:noProof/>
        </w:rPr>
        <w:t>)</w:t>
      </w:r>
      <w:r w:rsidR="0080538A" w:rsidRPr="00747758">
        <w:fldChar w:fldCharType="end"/>
      </w:r>
      <w:r w:rsidR="009E78AA" w:rsidRPr="00747758">
        <w:t xml:space="preserve"> and at Bird Island, South Georgia from 2005/06 to 200</w:t>
      </w:r>
      <w:r w:rsidR="00BE2692" w:rsidRPr="00747758">
        <w:t>13</w:t>
      </w:r>
      <w:r w:rsidR="009E78AA" w:rsidRPr="00747758">
        <w:t>/1</w:t>
      </w:r>
      <w:r w:rsidR="00BE2692" w:rsidRPr="00747758">
        <w:t>4</w:t>
      </w:r>
      <w:r w:rsidR="009E78AA" w:rsidRPr="00747758">
        <w:t xml:space="preserve"> (BAS unpublished data).  </w:t>
      </w:r>
      <w:r w:rsidR="00C30C55" w:rsidRPr="00747758">
        <w:t xml:space="preserve">Therefore, </w:t>
      </w:r>
      <w:r w:rsidR="00431D04" w:rsidRPr="00747758">
        <w:t xml:space="preserve">the count of chicks </w:t>
      </w:r>
      <w:r w:rsidR="009E78AA" w:rsidRPr="00747758">
        <w:t xml:space="preserve">at Signy Island </w:t>
      </w:r>
      <w:r w:rsidR="00431D04" w:rsidRPr="00747758">
        <w:t xml:space="preserve">in </w:t>
      </w:r>
      <w:r w:rsidR="00C30C55" w:rsidRPr="00747758">
        <w:t>March</w:t>
      </w:r>
      <w:r w:rsidR="00431D04" w:rsidRPr="00747758">
        <w:t>,</w:t>
      </w:r>
      <w:r w:rsidR="00C30C55" w:rsidRPr="00747758">
        <w:t xml:space="preserve"> </w:t>
      </w:r>
      <w:r w:rsidR="00431D04" w:rsidRPr="00747758">
        <w:t>divided by the number of breeding pairs (estimated from AONs; see below), was</w:t>
      </w:r>
      <w:r w:rsidR="00C30C55" w:rsidRPr="00747758">
        <w:t xml:space="preserve"> considered </w:t>
      </w:r>
      <w:r w:rsidR="00431D04" w:rsidRPr="00747758">
        <w:t xml:space="preserve">to be a </w:t>
      </w:r>
      <w:r w:rsidR="00C30C55" w:rsidRPr="00747758">
        <w:t xml:space="preserve">good </w:t>
      </w:r>
      <w:r w:rsidR="00EA4E15" w:rsidRPr="00747758">
        <w:lastRenderedPageBreak/>
        <w:t>prox</w:t>
      </w:r>
      <w:r w:rsidR="00431D04" w:rsidRPr="00747758">
        <w:t>y</w:t>
      </w:r>
      <w:r w:rsidR="00EA4E15" w:rsidRPr="00747758">
        <w:t xml:space="preserve"> for</w:t>
      </w:r>
      <w:r w:rsidR="00C30C55" w:rsidRPr="00747758">
        <w:t xml:space="preserve"> breeding performance </w:t>
      </w:r>
      <w:r w:rsidR="0080538A" w:rsidRPr="00747758">
        <w:fldChar w:fldCharType="begin"/>
      </w:r>
      <w:r w:rsidR="00C2496C" w:rsidRPr="00747758">
        <w:instrText xml:space="preserve"> ADDIN EN.CITE &lt;EndNote&gt;&lt;Cite&gt;&lt;Author&gt;Quintana&lt;/Author&gt;&lt;Year&gt;2006&lt;/Year&gt;&lt;RecNum&gt;26&lt;/RecNum&gt;&lt;DisplayText&gt;(Quintana et al. 2006)&lt;/DisplayText&gt;&lt;record&gt;&lt;rec-number&gt;26&lt;/rec-number&gt;&lt;foreign-keys&gt;&lt;key app="EN" db-id="a9t0da2pes9rvme9sr9p92x82tsarvz0pewe"&gt;26&lt;/key&gt;&lt;/foreign-keys&gt;&lt;ref-type name="Journal Article"&gt;17&lt;/ref-type&gt;&lt;contributors&gt;&lt;authors&gt;&lt;author&gt;Quintana, F.&lt;/author&gt;&lt;author&gt;Punta, G.&lt;/author&gt;&lt;author&gt;Copello, S.&lt;/author&gt;&lt;author&gt;Yorio, P.&lt;/author&gt;&lt;/authors&gt;&lt;/contributors&gt;&lt;auth-address&gt;Quintana, F&amp;#xD;Consejo Nacl Invest Cient &amp;amp; Tecn, Ctr Nacl Patagonio, Blvd Brown 3600,Puerto Madryn 9120, Chubut, Argentina&amp;#xD;Consejo Nacl Invest Cient &amp;amp; Tecn, Ctr Nacl Patagonio, Blvd Brown 3600,Puerto Madryn 9120, Chubut, Argentina&amp;#xD;Consejo Nacl Invest Cient &amp;amp; Tecn, Ctr Nacl Patagonio, Chubut, Argentina&amp;#xD;Direcc Gen Intereses Maritimos &amp;amp; Pesca Continenta, RA-9103 Rawson, Chubut, Argentina&lt;/auth-address&gt;&lt;titles&gt;&lt;title&gt;&lt;style face="normal" font="default" size="100%"&gt;Population status and trends of Southern Giant Petrels (&lt;/style&gt;&lt;style face="italic" font="default" size="100%"&gt;Macronectes giganteus&lt;/style&gt;&lt;style face="normal" font="default" size="100%"&gt;) breeding in north Patagonia, Argentina&lt;/style&gt;&lt;/title&gt;&lt;secondary-title&gt;Polar Biology&lt;/secondary-title&gt;&lt;/titles&gt;&lt;periodical&gt;&lt;full-title&gt;Polar Biology&lt;/full-title&gt;&lt;abbr-1&gt;Polar Biol&lt;/abbr-1&gt;&lt;/periodical&gt;&lt;pages&gt;53-59&lt;/pages&gt;&lt;volume&gt;30&lt;/volume&gt;&lt;number&gt;1&lt;/number&gt;&lt;keywords&gt;&lt;keyword&gt;lion otaria-flavescens&lt;/keyword&gt;&lt;keyword&gt;georgia&lt;/keyword&gt;&lt;keyword&gt;fronts&lt;/keyword&gt;&lt;keyword&gt;shelf&lt;/keyword&gt;&lt;/keywords&gt;&lt;dates&gt;&lt;year&gt;2006&lt;/year&gt;&lt;pub-dates&gt;&lt;date&gt;Dec&lt;/date&gt;&lt;/pub-dates&gt;&lt;/dates&gt;&lt;isbn&gt;0722-4060&lt;/isbn&gt;&lt;accession-num&gt;ISI:000242439000007&lt;/accession-num&gt;&lt;urls&gt;&lt;related-urls&gt;&lt;url&gt;&amp;lt;Go to ISI&amp;gt;://000242439000007&lt;/url&gt;&lt;/related-urls&gt;&lt;/urls&gt;&lt;electronic-resource-num&gt;10.1007/s00300-006-0159-9&lt;/electronic-resource-num&gt;&lt;language&gt;English&lt;/language&gt;&lt;/record&gt;&lt;/Cite&gt;&lt;/EndNote&gt;</w:instrText>
      </w:r>
      <w:r w:rsidR="0080538A" w:rsidRPr="00747758">
        <w:fldChar w:fldCharType="separate"/>
      </w:r>
      <w:r w:rsidR="00C2496C" w:rsidRPr="00747758">
        <w:rPr>
          <w:noProof/>
        </w:rPr>
        <w:t>(</w:t>
      </w:r>
      <w:hyperlink w:anchor="_ENREF_27" w:tooltip="Quintana, 2006 #26" w:history="1">
        <w:r w:rsidR="00A62672" w:rsidRPr="00747758">
          <w:rPr>
            <w:noProof/>
          </w:rPr>
          <w:t>Quintana et al. 2006</w:t>
        </w:r>
      </w:hyperlink>
      <w:r w:rsidR="00C2496C" w:rsidRPr="00747758">
        <w:rPr>
          <w:noProof/>
        </w:rPr>
        <w:t>)</w:t>
      </w:r>
      <w:r w:rsidR="0080538A" w:rsidRPr="00747758">
        <w:fldChar w:fldCharType="end"/>
      </w:r>
      <w:r w:rsidR="00431D04" w:rsidRPr="00747758">
        <w:t>, and is referred to hereafter as</w:t>
      </w:r>
      <w:r w:rsidR="00C30C55" w:rsidRPr="00747758">
        <w:t xml:space="preserve"> ‘breeding success’.   </w:t>
      </w:r>
    </w:p>
    <w:p w14:paraId="1C09D827" w14:textId="77777777" w:rsidR="009E78AA" w:rsidRPr="00747758" w:rsidRDefault="009E78AA" w:rsidP="0031576A">
      <w:pPr>
        <w:pStyle w:val="BodyText2"/>
        <w:spacing w:line="360" w:lineRule="auto"/>
      </w:pPr>
      <w:r w:rsidRPr="00747758">
        <w:t>Correction factors</w:t>
      </w:r>
    </w:p>
    <w:p w14:paraId="40B61314" w14:textId="1F84731F" w:rsidR="00626DE5" w:rsidRPr="00747758" w:rsidRDefault="00937416" w:rsidP="00626DE5">
      <w:pPr>
        <w:spacing w:after="120" w:line="360" w:lineRule="auto"/>
        <w:jc w:val="both"/>
      </w:pPr>
      <w:r w:rsidRPr="00747758">
        <w:t>The mean laying date in both 1963/64 and 1968/69 on Signy was 13 Nov</w:t>
      </w:r>
      <w:r w:rsidR="00D00A8C" w:rsidRPr="00747758">
        <w:t>ember</w:t>
      </w:r>
      <w:r w:rsidR="00047372" w:rsidRPr="00747758">
        <w:t xml:space="preserve"> </w:t>
      </w:r>
      <w:r w:rsidR="0080538A" w:rsidRPr="00747758">
        <w:fldChar w:fldCharType="begin"/>
      </w:r>
      <w:r w:rsidR="001A1F34" w:rsidRPr="00747758">
        <w:instrText xml:space="preserve"> ADDIN EN.CITE &lt;EndNote&gt;&lt;Cite&gt;&lt;Author&gt;Conroy&lt;/Author&gt;&lt;Year&gt;1972&lt;/Year&gt;&lt;RecNum&gt;142&lt;/RecNum&gt;&lt;DisplayText&gt;(Conroy 1972)&lt;/DisplayText&gt;&lt;record&gt;&lt;rec-number&gt;142&lt;/rec-number&gt;&lt;foreign-keys&gt;&lt;key app="EN" db-id="a9t0da2pes9rvme9sr9p92x82tsarvz0pewe"&gt;142&lt;/key&gt;&lt;/foreign-keys&gt;&lt;ref-type name="Journal Article"&gt;17&lt;/ref-type&gt;&lt;contributors&gt;&lt;authors&gt;&lt;author&gt;Conroy, J. W. H.&lt;/author&gt;&lt;/authors&gt;&lt;tertiary-authors&gt;&lt;author&gt;British Antarctic Survey, Natural Environment Research Council&lt;/author&gt;&lt;/tertiary-authors&gt;&lt;/contributors&gt;&lt;titles&gt;&lt;title&gt;&lt;style face="normal" font="default" size="100%"&gt;Biological aspects of the biology of the Giant Petrel, &lt;/style&gt;&lt;style face="italic" font="default" size="100%"&gt;Macronectes giganteus&lt;/style&gt;&lt;style face="normal" font="default" size="100%"&gt; (Gmelin), in the maritime Antarctic.&lt;/style&gt;&lt;/title&gt;&lt;secondary-title&gt;British Antarctic Survey Scientific Reports&lt;/secondary-title&gt;&lt;/titles&gt;&lt;periodical&gt;&lt;full-title&gt;British Antarctic Survey Scientific Reports&lt;/full-title&gt;&lt;abbr-1&gt;Brit Antarct Surv Sci Rep&lt;/abbr-1&gt;&lt;/periodical&gt;&lt;pages&gt;1-74&lt;/pages&gt;&lt;volume&gt;75&lt;/volume&gt;&lt;dates&gt;&lt;year&gt;1972&lt;/year&gt;&lt;/dates&gt;&lt;publisher&gt;British Antarctic Survey&lt;/publisher&gt;&lt;urls&gt;&lt;/urls&gt;&lt;/record&gt;&lt;/Cite&gt;&lt;/EndNote&gt;</w:instrText>
      </w:r>
      <w:r w:rsidR="0080538A" w:rsidRPr="00747758">
        <w:fldChar w:fldCharType="separate"/>
      </w:r>
      <w:r w:rsidR="00BF7AAC" w:rsidRPr="00747758">
        <w:rPr>
          <w:noProof/>
        </w:rPr>
        <w:t>(</w:t>
      </w:r>
      <w:hyperlink w:anchor="_ENREF_6" w:tooltip="Conroy, 1972 #142" w:history="1">
        <w:r w:rsidR="00A62672" w:rsidRPr="00747758">
          <w:rPr>
            <w:noProof/>
          </w:rPr>
          <w:t>Conroy 1972</w:t>
        </w:r>
      </w:hyperlink>
      <w:r w:rsidR="00BF7AAC" w:rsidRPr="00747758">
        <w:rPr>
          <w:noProof/>
        </w:rPr>
        <w:t>)</w:t>
      </w:r>
      <w:r w:rsidR="0080538A" w:rsidRPr="00747758">
        <w:fldChar w:fldCharType="end"/>
      </w:r>
      <w:r w:rsidRPr="00747758">
        <w:t>, which is very similar to the annual mean values of 10-12 Nov</w:t>
      </w:r>
      <w:r w:rsidR="00D00A8C" w:rsidRPr="00747758">
        <w:t>ember</w:t>
      </w:r>
      <w:r w:rsidRPr="00747758">
        <w:t xml:space="preserve"> in 2005/06 to 201</w:t>
      </w:r>
      <w:r w:rsidR="00BE2692" w:rsidRPr="00747758">
        <w:t>4</w:t>
      </w:r>
      <w:r w:rsidRPr="00747758">
        <w:t>/1</w:t>
      </w:r>
      <w:r w:rsidR="00BE2692" w:rsidRPr="00747758">
        <w:t>5</w:t>
      </w:r>
      <w:r w:rsidRPr="00747758">
        <w:t xml:space="preserve"> on Bird Island, South Georgia (British Antarctic Survey unpublished data). Hatching succes</w:t>
      </w:r>
      <w:r w:rsidR="00047372" w:rsidRPr="00747758">
        <w:t xml:space="preserve">s in 1968/69 </w:t>
      </w:r>
      <w:r w:rsidR="0080538A" w:rsidRPr="00747758">
        <w:fldChar w:fldCharType="begin"/>
      </w:r>
      <w:r w:rsidR="001A1F34" w:rsidRPr="00747758">
        <w:instrText xml:space="preserve"> ADDIN EN.CITE &lt;EndNote&gt;&lt;Cite&gt;&lt;Author&gt;Conroy&lt;/Author&gt;&lt;Year&gt;1972&lt;/Year&gt;&lt;RecNum&gt;142&lt;/RecNum&gt;&lt;Prefix&gt;60.3%`; &lt;/Prefix&gt;&lt;DisplayText&gt;(60.3%; Conroy 1972)&lt;/DisplayText&gt;&lt;record&gt;&lt;rec-number&gt;142&lt;/rec-number&gt;&lt;foreign-keys&gt;&lt;key app="EN" db-id="a9t0da2pes9rvme9sr9p92x82tsarvz0pewe"&gt;142&lt;/key&gt;&lt;/foreign-keys&gt;&lt;ref-type name="Journal Article"&gt;17&lt;/ref-type&gt;&lt;contributors&gt;&lt;authors&gt;&lt;author&gt;Conroy, J. W. H.&lt;/author&gt;&lt;/authors&gt;&lt;tertiary-authors&gt;&lt;author&gt;British Antarctic Survey, Natural Environment Research Council&lt;/author&gt;&lt;/tertiary-authors&gt;&lt;/contributors&gt;&lt;titles&gt;&lt;title&gt;&lt;style face="normal" font="default" size="100%"&gt;Biological aspects of the biology of the Giant Petrel, &lt;/style&gt;&lt;style face="italic" font="default" size="100%"&gt;Macronectes giganteus&lt;/style&gt;&lt;style face="normal" font="default" size="100%"&gt; (Gmelin), in the maritime Antarctic.&lt;/style&gt;&lt;/title&gt;&lt;secondary-title&gt;British Antarctic Survey Scientific Reports&lt;/secondary-title&gt;&lt;/titles&gt;&lt;periodical&gt;&lt;full-title&gt;British Antarctic Survey Scientific Reports&lt;/full-title&gt;&lt;abbr-1&gt;Brit Antarct Surv Sci Rep&lt;/abbr-1&gt;&lt;/periodical&gt;&lt;pages&gt;1-74&lt;/pages&gt;&lt;volume&gt;75&lt;/volume&gt;&lt;dates&gt;&lt;year&gt;1972&lt;/year&gt;&lt;/dates&gt;&lt;publisher&gt;British Antarctic Survey&lt;/publisher&gt;&lt;urls&gt;&lt;/urls&gt;&lt;/record&gt;&lt;/Cite&gt;&lt;/EndNote&gt;</w:instrText>
      </w:r>
      <w:r w:rsidR="0080538A" w:rsidRPr="00747758">
        <w:fldChar w:fldCharType="separate"/>
      </w:r>
      <w:r w:rsidR="00BF7AAC" w:rsidRPr="00747758">
        <w:rPr>
          <w:noProof/>
        </w:rPr>
        <w:t>(</w:t>
      </w:r>
      <w:hyperlink w:anchor="_ENREF_6" w:tooltip="Conroy, 1972 #142" w:history="1">
        <w:r w:rsidR="00A62672" w:rsidRPr="00747758">
          <w:rPr>
            <w:noProof/>
          </w:rPr>
          <w:t>60.3%; Conroy 1972</w:t>
        </w:r>
      </w:hyperlink>
      <w:r w:rsidR="00BF7AAC" w:rsidRPr="00747758">
        <w:rPr>
          <w:noProof/>
        </w:rPr>
        <w:t>)</w:t>
      </w:r>
      <w:r w:rsidR="0080538A" w:rsidRPr="00747758">
        <w:fldChar w:fldCharType="end"/>
      </w:r>
      <w:r w:rsidRPr="00747758">
        <w:t xml:space="preserve"> is also very similar to the overall mean in 2000/01 to 2</w:t>
      </w:r>
      <w:r w:rsidR="00C274AC" w:rsidRPr="00747758">
        <w:t>0</w:t>
      </w:r>
      <w:r w:rsidRPr="00747758">
        <w:t>1</w:t>
      </w:r>
      <w:r w:rsidR="00BE2692" w:rsidRPr="00747758">
        <w:t>3</w:t>
      </w:r>
      <w:r w:rsidRPr="00747758">
        <w:t>/1</w:t>
      </w:r>
      <w:r w:rsidR="00BE2692" w:rsidRPr="00747758">
        <w:t>4</w:t>
      </w:r>
      <w:r w:rsidRPr="00747758">
        <w:t xml:space="preserve"> at Bird Island of 6</w:t>
      </w:r>
      <w:r w:rsidR="00BE2692" w:rsidRPr="00747758">
        <w:t>0.0</w:t>
      </w:r>
      <w:r w:rsidRPr="00747758">
        <w:t>% (</w:t>
      </w:r>
      <w:r w:rsidR="00EE14BD" w:rsidRPr="00747758">
        <w:t>British Antarctic Survey unpublished data</w:t>
      </w:r>
      <w:r w:rsidRPr="00747758">
        <w:t xml:space="preserve">). </w:t>
      </w:r>
      <w:r w:rsidR="00A6290A" w:rsidRPr="00747758">
        <w:t>T</w:t>
      </w:r>
      <w:r w:rsidRPr="00747758">
        <w:t xml:space="preserve">his suggests timing of breeding and failure rate during incubation </w:t>
      </w:r>
      <w:r w:rsidR="009E78AA" w:rsidRPr="00747758">
        <w:t xml:space="preserve">are broadly comparable </w:t>
      </w:r>
      <w:r w:rsidRPr="00747758">
        <w:t xml:space="preserve">at the two sites. </w:t>
      </w:r>
      <w:r w:rsidR="0078321C" w:rsidRPr="00747758">
        <w:t xml:space="preserve">At Bird Island, </w:t>
      </w:r>
      <w:r w:rsidR="006A7F26" w:rsidRPr="00747758">
        <w:t>all</w:t>
      </w:r>
      <w:r w:rsidR="0078321C" w:rsidRPr="00747758">
        <w:t xml:space="preserve"> marked nests </w:t>
      </w:r>
      <w:r w:rsidR="006A7F26" w:rsidRPr="00747758">
        <w:t>(</w:t>
      </w:r>
      <w:r w:rsidR="006A7F26" w:rsidRPr="00747758">
        <w:rPr>
          <w:i/>
        </w:rPr>
        <w:t>n</w:t>
      </w:r>
      <w:r w:rsidR="006A7F26" w:rsidRPr="00747758">
        <w:t xml:space="preserve"> = 128 to 195) in a well-demarcated study area </w:t>
      </w:r>
      <w:r w:rsidR="0078321C" w:rsidRPr="00747758">
        <w:t xml:space="preserve">were monitored each year between 2005/06 and 2014/15 on visits every 1-2 days during the laying period, and weekly thereafter. </w:t>
      </w:r>
      <w:r w:rsidRPr="00747758">
        <w:t>Correction factors based on the mean proportion of nests that had failed by the same date at Bird Island in 2005/06-20</w:t>
      </w:r>
      <w:r w:rsidR="00BE2692" w:rsidRPr="00747758">
        <w:t>14</w:t>
      </w:r>
      <w:r w:rsidRPr="00747758">
        <w:t>/1</w:t>
      </w:r>
      <w:r w:rsidR="00BE2692" w:rsidRPr="00747758">
        <w:t>5 (except 2009/10 when hatching success was exceptionally low)</w:t>
      </w:r>
      <w:r w:rsidRPr="00747758">
        <w:t>, were applied to the counts in December at Signy</w:t>
      </w:r>
      <w:r w:rsidR="009E78AA" w:rsidRPr="00747758">
        <w:t xml:space="preserve"> Island</w:t>
      </w:r>
      <w:r w:rsidRPr="00747758">
        <w:t xml:space="preserve"> to estimate the original number of breeding pairs </w:t>
      </w:r>
      <w:r w:rsidR="00CF3889" w:rsidRPr="00747758">
        <w:t>(hereafter ‘estimated breeding pairs’)</w:t>
      </w:r>
      <w:r w:rsidRPr="00747758">
        <w:t>.</w:t>
      </w:r>
      <w:r w:rsidR="006012EC" w:rsidRPr="00747758">
        <w:t xml:space="preserve"> </w:t>
      </w:r>
      <w:r w:rsidRPr="00747758">
        <w:t xml:space="preserve">Historical population estimates for Signy were also available from data presented in Conroy </w:t>
      </w:r>
      <w:r w:rsidR="0080538A" w:rsidRPr="00747758">
        <w:fldChar w:fldCharType="begin"/>
      </w:r>
      <w:r w:rsidR="001A1F34" w:rsidRPr="00747758">
        <w:instrText xml:space="preserve"> ADDIN EN.CITE &lt;EndNote&gt;&lt;Cite ExcludeAuth="1"&gt;&lt;Year&gt;1972&lt;/Year&gt;&lt;RecNum&gt;142&lt;/RecNum&gt;&lt;DisplayText&gt;(1972)&lt;/DisplayText&gt;&lt;record&gt;&lt;rec-number&gt;142&lt;/rec-number&gt;&lt;foreign-keys&gt;&lt;key app="EN" db-id="a9t0da2pes9rvme9sr9p92x82tsarvz0pewe"&gt;142&lt;/key&gt;&lt;/foreign-keys&gt;&lt;ref-type name="Journal Article"&gt;17&lt;/ref-type&gt;&lt;contributors&gt;&lt;authors&gt;&lt;author&gt;Conroy, J. W. H.&lt;/author&gt;&lt;/authors&gt;&lt;tertiary-authors&gt;&lt;author&gt;British Antarctic Survey, Natural Environment Research Council&lt;/author&gt;&lt;/tertiary-authors&gt;&lt;/contributors&gt;&lt;titles&gt;&lt;title&gt;&lt;style face="normal" font="default" size="100%"&gt;Biological aspects of the biology of the Giant Petrel, &lt;/style&gt;&lt;style face="italic" font="default" size="100%"&gt;Macronectes giganteus&lt;/style&gt;&lt;style face="normal" font="default" size="100%"&gt; (Gmelin), in the maritime Antarctic.&lt;/style&gt;&lt;/title&gt;&lt;secondary-title&gt;British Antarctic Survey Scientific Reports&lt;/secondary-title&gt;&lt;/titles&gt;&lt;periodical&gt;&lt;full-title&gt;British Antarctic Survey Scientific Reports&lt;/full-title&gt;&lt;abbr-1&gt;Brit Antarct Surv Sci Rep&lt;/abbr-1&gt;&lt;/periodical&gt;&lt;pages&gt;1-74&lt;/pages&gt;&lt;volume&gt;75&lt;/volume&gt;&lt;dates&gt;&lt;year&gt;1972&lt;/year&gt;&lt;/dates&gt;&lt;publisher&gt;British Antarctic Survey&lt;/publisher&gt;&lt;urls&gt;&lt;/urls&gt;&lt;/record&gt;&lt;/Cite&gt;&lt;/EndNote&gt;</w:instrText>
      </w:r>
      <w:r w:rsidR="0080538A" w:rsidRPr="00747758">
        <w:fldChar w:fldCharType="separate"/>
      </w:r>
      <w:r w:rsidR="00BF7AAC" w:rsidRPr="00747758">
        <w:rPr>
          <w:noProof/>
        </w:rPr>
        <w:t>(</w:t>
      </w:r>
      <w:hyperlink w:anchor="_ENREF_6" w:tooltip="Conroy, 1972 #142" w:history="1">
        <w:r w:rsidR="00A62672" w:rsidRPr="00747758">
          <w:rPr>
            <w:noProof/>
          </w:rPr>
          <w:t>1972</w:t>
        </w:r>
      </w:hyperlink>
      <w:r w:rsidR="00BF7AAC" w:rsidRPr="00747758">
        <w:rPr>
          <w:noProof/>
        </w:rPr>
        <w:t>)</w:t>
      </w:r>
      <w:r w:rsidR="0080538A" w:rsidRPr="00747758">
        <w:fldChar w:fldCharType="end"/>
      </w:r>
      <w:r w:rsidR="00047372" w:rsidRPr="00747758">
        <w:t xml:space="preserve"> and Rootes </w:t>
      </w:r>
      <w:r w:rsidR="0080538A" w:rsidRPr="00747758">
        <w:fldChar w:fldCharType="begin"/>
      </w:r>
      <w:r w:rsidR="001A1F34" w:rsidRPr="00747758">
        <w:instrText xml:space="preserve"> ADDIN EN.CITE &lt;EndNote&gt;&lt;Cite ExcludeAuth="1"&gt;&lt;Year&gt;1988&lt;/Year&gt;&lt;RecNum&gt;132&lt;/RecNum&gt;&lt;DisplayText&gt;(1988)&lt;/DisplayText&gt;&lt;record&gt;&lt;rec-number&gt;132&lt;/rec-number&gt;&lt;foreign-keys&gt;&lt;key app="EN" db-id="a9t0da2pes9rvme9sr9p92x82tsarvz0pewe"&gt;132&lt;/key&gt;&lt;/foreign-keys&gt;&lt;ref-type name="Journal Article"&gt;17&lt;/ref-type&gt;&lt;contributors&gt;&lt;authors&gt;&lt;author&gt;Rootes, D. M.&lt;/author&gt;&lt;/authors&gt;&lt;/contributors&gt;&lt;titles&gt;&lt;title&gt;The status of birds at Signy Island, South Orkney Islands &lt;/title&gt;&lt;secondary-title&gt;British Antarctic Survey Bull&lt;/secondary-title&gt;&lt;/titles&gt;&lt;pages&gt;87-119&lt;/pages&gt;&lt;volume&gt;80&lt;/volume&gt;&lt;dates&gt;&lt;year&gt;1988&lt;/year&gt;&lt;/dates&gt;&lt;publisher&gt;British Antarctic Survey&lt;/publisher&gt;&lt;urls&gt;&lt;/urls&gt;&lt;/record&gt;&lt;/Cite&gt;&lt;/EndNote&gt;</w:instrText>
      </w:r>
      <w:r w:rsidR="0080538A" w:rsidRPr="00747758">
        <w:fldChar w:fldCharType="separate"/>
      </w:r>
      <w:r w:rsidR="00BF7AAC" w:rsidRPr="00747758">
        <w:rPr>
          <w:noProof/>
        </w:rPr>
        <w:t>(</w:t>
      </w:r>
      <w:hyperlink w:anchor="_ENREF_29" w:tooltip="Rootes, 1988 #132" w:history="1">
        <w:r w:rsidR="00A62672" w:rsidRPr="00747758">
          <w:rPr>
            <w:noProof/>
          </w:rPr>
          <w:t>1988</w:t>
        </w:r>
      </w:hyperlink>
      <w:r w:rsidR="00BF7AAC" w:rsidRPr="00747758">
        <w:rPr>
          <w:noProof/>
        </w:rPr>
        <w:t>)</w:t>
      </w:r>
      <w:r w:rsidR="0080538A" w:rsidRPr="00747758">
        <w:fldChar w:fldCharType="end"/>
      </w:r>
      <w:r w:rsidR="00047372" w:rsidRPr="00747758">
        <w:t xml:space="preserve"> </w:t>
      </w:r>
      <w:r w:rsidRPr="00747758">
        <w:t>.</w:t>
      </w:r>
    </w:p>
    <w:p w14:paraId="2406C7F9" w14:textId="77777777" w:rsidR="00626DE5" w:rsidRPr="00747758" w:rsidRDefault="00121220" w:rsidP="00626DE5">
      <w:pPr>
        <w:spacing w:after="120" w:line="360" w:lineRule="auto"/>
        <w:jc w:val="both"/>
      </w:pPr>
      <w:r w:rsidRPr="00747758">
        <w:t xml:space="preserve">Population trends </w:t>
      </w:r>
      <w:r w:rsidR="005E7473" w:rsidRPr="00747758">
        <w:t xml:space="preserve">were </w:t>
      </w:r>
      <w:r w:rsidR="000C0BAE" w:rsidRPr="00747758">
        <w:t xml:space="preserve">explored using </w:t>
      </w:r>
      <w:r w:rsidRPr="00747758">
        <w:t>log-linear regression model</w:t>
      </w:r>
      <w:r w:rsidR="000C0BAE" w:rsidRPr="00747758">
        <w:t>s</w:t>
      </w:r>
      <w:r w:rsidRPr="00747758">
        <w:t xml:space="preserve"> with Poisson error terms using the program TRIM (Trends and Indices for Monitoring Data; Pannekoek and van Strien 1996). This allowed for missing observations, and took into account over-dispersion and serial autocorrelation.</w:t>
      </w:r>
      <w:r w:rsidR="000C0BAE" w:rsidRPr="00747758">
        <w:t xml:space="preserve"> A stepwise selection procedure was used to identify change points that were significant at P &lt; 0.01, based on Wald test</w:t>
      </w:r>
      <w:r w:rsidR="00440C33" w:rsidRPr="00747758">
        <w:t>s</w:t>
      </w:r>
      <w:r w:rsidR="000C0BAE" w:rsidRPr="00747758">
        <w:t xml:space="preserve">. Rates of population change per year are presented as exp </w:t>
      </w:r>
      <w:r w:rsidR="00AD2637" w:rsidRPr="00747758">
        <w:t>(</w:t>
      </w:r>
      <w:r w:rsidR="000C0BAE" w:rsidRPr="00747758">
        <w:t>(1/t</w:t>
      </w:r>
      <w:r w:rsidR="000C0BAE" w:rsidRPr="00747758">
        <w:rPr>
          <w:vertAlign w:val="subscript"/>
        </w:rPr>
        <w:t>y</w:t>
      </w:r>
      <w:r w:rsidR="00AD2637" w:rsidRPr="00747758">
        <w:rPr>
          <w:vertAlign w:val="subscript"/>
        </w:rPr>
        <w:t>2-y1</w:t>
      </w:r>
      <w:r w:rsidR="00AD2637" w:rsidRPr="00747758">
        <w:t xml:space="preserve">) x </w:t>
      </w:r>
      <w:r w:rsidR="000C0BAE" w:rsidRPr="00747758">
        <w:t>ln(N</w:t>
      </w:r>
      <w:r w:rsidR="00AD2637" w:rsidRPr="00747758">
        <w:rPr>
          <w:vertAlign w:val="subscript"/>
        </w:rPr>
        <w:t>y</w:t>
      </w:r>
      <w:r w:rsidR="000C0BAE" w:rsidRPr="00747758">
        <w:rPr>
          <w:vertAlign w:val="subscript"/>
        </w:rPr>
        <w:t>2/</w:t>
      </w:r>
      <w:r w:rsidR="000C0BAE" w:rsidRPr="00747758">
        <w:t>N</w:t>
      </w:r>
      <w:r w:rsidR="00AD2637" w:rsidRPr="00747758">
        <w:rPr>
          <w:vertAlign w:val="subscript"/>
        </w:rPr>
        <w:t>y</w:t>
      </w:r>
      <w:r w:rsidR="000C0BAE" w:rsidRPr="00747758">
        <w:rPr>
          <w:vertAlign w:val="subscript"/>
        </w:rPr>
        <w:t>1</w:t>
      </w:r>
      <w:r w:rsidR="000C0BAE" w:rsidRPr="00747758">
        <w:t>))</w:t>
      </w:r>
      <w:r w:rsidR="000C0BAE" w:rsidRPr="00747758">
        <w:rPr>
          <w:vertAlign w:val="superscript"/>
        </w:rPr>
        <w:t>-1</w:t>
      </w:r>
      <w:r w:rsidR="000C0BAE" w:rsidRPr="00747758">
        <w:t>, where N</w:t>
      </w:r>
      <w:r w:rsidR="00AD2637" w:rsidRPr="00747758">
        <w:rPr>
          <w:vertAlign w:val="subscript"/>
        </w:rPr>
        <w:t>y</w:t>
      </w:r>
      <w:r w:rsidR="000C0BAE" w:rsidRPr="00747758">
        <w:rPr>
          <w:vertAlign w:val="subscript"/>
        </w:rPr>
        <w:t>1</w:t>
      </w:r>
      <w:r w:rsidR="000C0BAE" w:rsidRPr="00747758">
        <w:t xml:space="preserve"> is </w:t>
      </w:r>
      <w:r w:rsidR="00AD2637" w:rsidRPr="00747758">
        <w:t>the</w:t>
      </w:r>
      <w:r w:rsidR="000C0BAE" w:rsidRPr="00747758">
        <w:t xml:space="preserve"> </w:t>
      </w:r>
      <w:r w:rsidR="00AD2637" w:rsidRPr="00747758">
        <w:t xml:space="preserve">initial </w:t>
      </w:r>
      <w:r w:rsidR="000C0BAE" w:rsidRPr="00747758">
        <w:t>count, N</w:t>
      </w:r>
      <w:r w:rsidR="00AD2637" w:rsidRPr="00747758">
        <w:rPr>
          <w:vertAlign w:val="subscript"/>
        </w:rPr>
        <w:t>y</w:t>
      </w:r>
      <w:r w:rsidR="000C0BAE" w:rsidRPr="00747758">
        <w:rPr>
          <w:vertAlign w:val="subscript"/>
        </w:rPr>
        <w:t xml:space="preserve">2 </w:t>
      </w:r>
      <w:r w:rsidR="000C0BAE" w:rsidRPr="00747758">
        <w:t xml:space="preserve">is </w:t>
      </w:r>
      <w:r w:rsidR="00AD2637" w:rsidRPr="00747758">
        <w:t>the count in a subsequent year, and t</w:t>
      </w:r>
      <w:r w:rsidR="00AD2637" w:rsidRPr="00747758">
        <w:rPr>
          <w:vertAlign w:val="subscript"/>
        </w:rPr>
        <w:t>y2-y1</w:t>
      </w:r>
      <w:r w:rsidR="00AD2637" w:rsidRPr="00747758">
        <w:t xml:space="preserve"> is the interval in years. In addition, changes in estimated breeding pairs </w:t>
      </w:r>
      <w:r w:rsidR="006310D2" w:rsidRPr="00747758">
        <w:t>and breeding success (untreated and log-transformed)</w:t>
      </w:r>
      <w:r w:rsidR="0076617D" w:rsidRPr="00747758">
        <w:t xml:space="preserve"> </w:t>
      </w:r>
      <w:r w:rsidR="00C13DED" w:rsidRPr="00747758">
        <w:t xml:space="preserve">were evaluated using generalized linear </w:t>
      </w:r>
      <w:r w:rsidR="006D597B" w:rsidRPr="00747758">
        <w:t xml:space="preserve">(GLM) </w:t>
      </w:r>
      <w:r w:rsidR="00C13DED" w:rsidRPr="00747758">
        <w:t>and first order pol</w:t>
      </w:r>
      <w:r w:rsidR="006310D2" w:rsidRPr="00747758">
        <w:t xml:space="preserve">ynomial regression models with </w:t>
      </w:r>
      <w:r w:rsidR="00E0236C" w:rsidRPr="00747758">
        <w:t>a</w:t>
      </w:r>
      <w:r w:rsidR="00C13DED" w:rsidRPr="00747758">
        <w:t xml:space="preserve"> Poisson </w:t>
      </w:r>
      <w:r w:rsidR="006310D2" w:rsidRPr="00747758">
        <w:t xml:space="preserve">and Gaussian </w:t>
      </w:r>
      <w:r w:rsidR="00C13DED" w:rsidRPr="00747758">
        <w:t>error structure</w:t>
      </w:r>
      <w:r w:rsidR="00E0236C" w:rsidRPr="00747758">
        <w:t>,</w:t>
      </w:r>
      <w:r w:rsidR="006310D2" w:rsidRPr="00747758">
        <w:t xml:space="preserve"> respectively</w:t>
      </w:r>
      <w:r w:rsidR="00C13DED" w:rsidRPr="00747758">
        <w:t xml:space="preserve">, using the </w:t>
      </w:r>
      <w:r w:rsidR="00C13DED" w:rsidRPr="00747758">
        <w:rPr>
          <w:i/>
        </w:rPr>
        <w:t>glm</w:t>
      </w:r>
      <w:r w:rsidR="00C13DED" w:rsidRPr="00747758">
        <w:t xml:space="preserve"> function in program R. </w:t>
      </w:r>
      <w:r w:rsidR="004618E7" w:rsidRPr="00747758">
        <w:t>Best fitting p</w:t>
      </w:r>
      <w:r w:rsidR="00C13DED" w:rsidRPr="00747758">
        <w:t xml:space="preserve">arameters were obtained by maximum likelihood estimation using the iterative re-weighted least squares (‘Fisher’) approach. Significance of model fits was measured using </w:t>
      </w:r>
      <w:r w:rsidR="00C13DED" w:rsidRPr="00747758">
        <w:rPr>
          <w:i/>
        </w:rPr>
        <w:t>z</w:t>
      </w:r>
      <w:r w:rsidR="00C13DED" w:rsidRPr="00747758">
        <w:t xml:space="preserve">-statistics, with two-tailed </w:t>
      </w:r>
      <w:r w:rsidR="00C13DED" w:rsidRPr="00747758">
        <w:rPr>
          <w:i/>
        </w:rPr>
        <w:t>p</w:t>
      </w:r>
      <w:r w:rsidR="00C13DED" w:rsidRPr="00747758">
        <w:t xml:space="preserve">-values. Relative support for models was evaluated by comparing Akaike Information Criterion (AIC) scores. </w:t>
      </w:r>
      <w:r w:rsidR="0022297C" w:rsidRPr="00747758">
        <w:t>Statistical calculations were performed using the R Project for Statistical Computing (</w:t>
      </w:r>
      <w:hyperlink r:id="rId9" w:history="1">
        <w:r w:rsidR="0022297C" w:rsidRPr="00747758">
          <w:rPr>
            <w:rStyle w:val="Hyperlink"/>
          </w:rPr>
          <w:t>www.r-project.org</w:t>
        </w:r>
      </w:hyperlink>
      <w:r w:rsidR="0022297C" w:rsidRPr="00747758">
        <w:t>).</w:t>
      </w:r>
    </w:p>
    <w:p w14:paraId="33326FE7" w14:textId="77777777" w:rsidR="00D263D0" w:rsidRPr="00747758" w:rsidRDefault="00463694" w:rsidP="00B8190F">
      <w:pPr>
        <w:spacing w:line="360" w:lineRule="auto"/>
        <w:jc w:val="both"/>
        <w:rPr>
          <w:b/>
        </w:rPr>
      </w:pPr>
      <w:r w:rsidRPr="00747758">
        <w:rPr>
          <w:b/>
        </w:rPr>
        <w:t xml:space="preserve">Results </w:t>
      </w:r>
    </w:p>
    <w:p w14:paraId="30FBBF98" w14:textId="77777777" w:rsidR="009D6D4F" w:rsidRPr="00747758" w:rsidRDefault="007E6CB5" w:rsidP="00267B4E">
      <w:pPr>
        <w:spacing w:line="360" w:lineRule="auto"/>
        <w:jc w:val="both"/>
      </w:pPr>
      <w:r w:rsidRPr="00747758">
        <w:lastRenderedPageBreak/>
        <w:t>Population trends</w:t>
      </w:r>
    </w:p>
    <w:p w14:paraId="44F1F96B" w14:textId="77777777" w:rsidR="006D597B" w:rsidRPr="00747758" w:rsidRDefault="00D64E61" w:rsidP="00626DE5">
      <w:pPr>
        <w:spacing w:after="120" w:line="360" w:lineRule="auto"/>
        <w:jc w:val="both"/>
      </w:pPr>
      <w:r w:rsidRPr="00747758">
        <w:t xml:space="preserve">The </w:t>
      </w:r>
      <w:r w:rsidR="00F02DC3" w:rsidRPr="00747758">
        <w:t xml:space="preserve">total </w:t>
      </w:r>
      <w:r w:rsidR="00B81264" w:rsidRPr="00747758">
        <w:t xml:space="preserve">estimated breeding pairs (based on </w:t>
      </w:r>
      <w:r w:rsidR="00EF7F16" w:rsidRPr="00747758">
        <w:t>AONs</w:t>
      </w:r>
      <w:r w:rsidR="00032007" w:rsidRPr="00747758">
        <w:t xml:space="preserve"> </w:t>
      </w:r>
      <w:r w:rsidR="00B81264" w:rsidRPr="00747758">
        <w:t xml:space="preserve">corrected for breeding failure) </w:t>
      </w:r>
      <w:r w:rsidR="00032007" w:rsidRPr="00747758">
        <w:t xml:space="preserve">in </w:t>
      </w:r>
      <w:r w:rsidRPr="00747758">
        <w:t>the</w:t>
      </w:r>
      <w:r w:rsidR="00294240" w:rsidRPr="00747758">
        <w:t xml:space="preserve"> </w:t>
      </w:r>
      <w:r w:rsidR="002D6CE7" w:rsidRPr="00747758">
        <w:t>areas</w:t>
      </w:r>
      <w:r w:rsidR="00095C36" w:rsidRPr="00747758">
        <w:t xml:space="preserve"> </w:t>
      </w:r>
      <w:r w:rsidRPr="00747758">
        <w:t>M1 –M9 monitored annually at Signy Island increas</w:t>
      </w:r>
      <w:r w:rsidR="003F0194" w:rsidRPr="00747758">
        <w:t>ed</w:t>
      </w:r>
      <w:r w:rsidRPr="00747758">
        <w:t xml:space="preserve"> </w:t>
      </w:r>
      <w:r w:rsidR="00F6700D" w:rsidRPr="00747758">
        <w:t>by</w:t>
      </w:r>
      <w:r w:rsidRPr="00747758">
        <w:t xml:space="preserve"> </w:t>
      </w:r>
      <w:r w:rsidR="00555C97" w:rsidRPr="00747758">
        <w:t>169</w:t>
      </w:r>
      <w:r w:rsidR="00F02DC3" w:rsidRPr="00747758">
        <w:t>%</w:t>
      </w:r>
      <w:r w:rsidR="00555C97" w:rsidRPr="00747758">
        <w:t xml:space="preserve"> (1</w:t>
      </w:r>
      <w:r w:rsidR="00AD2637" w:rsidRPr="00747758">
        <w:t>0.4</w:t>
      </w:r>
      <w:r w:rsidR="00A20BFF" w:rsidRPr="00747758">
        <w:t>% per annum)</w:t>
      </w:r>
      <w:r w:rsidR="00F02DC3" w:rsidRPr="00747758">
        <w:t xml:space="preserve"> from 1996</w:t>
      </w:r>
      <w:r w:rsidR="000A071C" w:rsidRPr="00747758">
        <w:t>/97</w:t>
      </w:r>
      <w:r w:rsidR="00E46216" w:rsidRPr="00747758">
        <w:t xml:space="preserve"> (</w:t>
      </w:r>
      <w:r w:rsidR="00555C97" w:rsidRPr="00747758">
        <w:t>23</w:t>
      </w:r>
      <w:r w:rsidR="00AD2637" w:rsidRPr="00747758">
        <w:t>0</w:t>
      </w:r>
      <w:r w:rsidR="00E46216" w:rsidRPr="00747758">
        <w:t xml:space="preserve"> pairs)</w:t>
      </w:r>
      <w:r w:rsidR="00F02DC3" w:rsidRPr="00747758">
        <w:t xml:space="preserve"> to </w:t>
      </w:r>
      <w:r w:rsidR="00E512FA" w:rsidRPr="00747758">
        <w:t xml:space="preserve">a peak in </w:t>
      </w:r>
      <w:r w:rsidR="00F02DC3" w:rsidRPr="00747758">
        <w:t>2006</w:t>
      </w:r>
      <w:r w:rsidR="000A071C" w:rsidRPr="00747758">
        <w:t>/07</w:t>
      </w:r>
      <w:r w:rsidR="00E46216" w:rsidRPr="00747758">
        <w:t xml:space="preserve"> (</w:t>
      </w:r>
      <w:r w:rsidR="00555C97" w:rsidRPr="00747758">
        <w:t>6</w:t>
      </w:r>
      <w:r w:rsidR="00AD2637" w:rsidRPr="00747758">
        <w:t>18</w:t>
      </w:r>
      <w:r w:rsidR="0052010B" w:rsidRPr="00747758">
        <w:t xml:space="preserve"> pairs)</w:t>
      </w:r>
      <w:r w:rsidR="00E512FA" w:rsidRPr="00747758">
        <w:t>, then</w:t>
      </w:r>
      <w:r w:rsidR="00F02DC3" w:rsidRPr="00747758">
        <w:t xml:space="preserve"> </w:t>
      </w:r>
      <w:r w:rsidR="003F36FA" w:rsidRPr="00747758">
        <w:t>decreased</w:t>
      </w:r>
      <w:r w:rsidR="00F02DC3" w:rsidRPr="00747758">
        <w:t xml:space="preserve"> </w:t>
      </w:r>
      <w:r w:rsidR="0054462E" w:rsidRPr="00747758">
        <w:t>substantially</w:t>
      </w:r>
      <w:r w:rsidR="003F36FA" w:rsidRPr="00747758">
        <w:t>,</w:t>
      </w:r>
      <w:r w:rsidR="00F02DC3" w:rsidRPr="00747758">
        <w:t xml:space="preserve"> </w:t>
      </w:r>
      <w:r w:rsidR="003F36FA" w:rsidRPr="00747758">
        <w:t>by</w:t>
      </w:r>
      <w:r w:rsidR="00EB13FB" w:rsidRPr="00747758">
        <w:t xml:space="preserve"> </w:t>
      </w:r>
      <w:r w:rsidR="0054462E" w:rsidRPr="00747758">
        <w:t>46</w:t>
      </w:r>
      <w:r w:rsidR="00F02DC3" w:rsidRPr="00747758">
        <w:t>%</w:t>
      </w:r>
      <w:r w:rsidR="00A20BFF" w:rsidRPr="00747758">
        <w:t xml:space="preserve"> </w:t>
      </w:r>
      <w:r w:rsidR="00E512FA" w:rsidRPr="00747758">
        <w:t>(</w:t>
      </w:r>
      <w:r w:rsidR="0054462E" w:rsidRPr="00747758">
        <w:t>7</w:t>
      </w:r>
      <w:r w:rsidR="004F56A2" w:rsidRPr="00747758">
        <w:t>.</w:t>
      </w:r>
      <w:r w:rsidR="0054462E" w:rsidRPr="00747758">
        <w:t>4</w:t>
      </w:r>
      <w:r w:rsidR="00A20BFF" w:rsidRPr="00747758">
        <w:t>% per annum</w:t>
      </w:r>
      <w:r w:rsidR="00F02DC3" w:rsidRPr="00747758">
        <w:t xml:space="preserve">) </w:t>
      </w:r>
      <w:r w:rsidR="003F36FA" w:rsidRPr="00747758">
        <w:t>to</w:t>
      </w:r>
      <w:r w:rsidR="00BC015D" w:rsidRPr="00747758">
        <w:t xml:space="preserve"> 201</w:t>
      </w:r>
      <w:r w:rsidR="00AD2637" w:rsidRPr="00747758">
        <w:t>4</w:t>
      </w:r>
      <w:r w:rsidR="000A071C" w:rsidRPr="00747758">
        <w:t>/1</w:t>
      </w:r>
      <w:r w:rsidR="00AD2637" w:rsidRPr="00747758">
        <w:t>5</w:t>
      </w:r>
      <w:r w:rsidR="00E512FA" w:rsidRPr="00747758">
        <w:t xml:space="preserve"> (</w:t>
      </w:r>
      <w:r w:rsidR="0054462E" w:rsidRPr="00747758">
        <w:t>335</w:t>
      </w:r>
      <w:r w:rsidR="0092130B" w:rsidRPr="00747758">
        <w:t xml:space="preserve"> pairs</w:t>
      </w:r>
      <w:r w:rsidR="00E512FA" w:rsidRPr="00747758">
        <w:t>)</w:t>
      </w:r>
      <w:r w:rsidR="0092130B" w:rsidRPr="00747758">
        <w:t xml:space="preserve"> </w:t>
      </w:r>
      <w:r w:rsidR="00E512FA" w:rsidRPr="00747758">
        <w:t>(</w:t>
      </w:r>
      <w:r w:rsidR="004C2FE7" w:rsidRPr="00747758">
        <w:t>Table 1</w:t>
      </w:r>
      <w:r w:rsidR="00017B70" w:rsidRPr="00747758">
        <w:t>,</w:t>
      </w:r>
      <w:r w:rsidR="008F4E98" w:rsidRPr="00747758">
        <w:t xml:space="preserve"> Fig</w:t>
      </w:r>
      <w:r w:rsidR="003277A6" w:rsidRPr="00747758">
        <w:t xml:space="preserve">. </w:t>
      </w:r>
      <w:r w:rsidR="00D933C2" w:rsidRPr="00747758">
        <w:t>2</w:t>
      </w:r>
      <w:r w:rsidR="0092130B" w:rsidRPr="00747758">
        <w:t>)</w:t>
      </w:r>
      <w:r w:rsidR="004C2FE7" w:rsidRPr="00747758">
        <w:t xml:space="preserve">. </w:t>
      </w:r>
      <w:r w:rsidR="002C11FA" w:rsidRPr="00747758">
        <w:t xml:space="preserve">In </w:t>
      </w:r>
      <w:r w:rsidR="00635E68" w:rsidRPr="00747758">
        <w:t xml:space="preserve">stepwise </w:t>
      </w:r>
      <w:r w:rsidR="002C11FA" w:rsidRPr="00747758">
        <w:t>selection in TRIM, only one change point was deleted (2006) indicating all other changes in slope were significant.</w:t>
      </w:r>
      <w:r w:rsidR="00635E68" w:rsidRPr="00747758">
        <w:t xml:space="preserve"> </w:t>
      </w:r>
      <w:r w:rsidR="002C11FA" w:rsidRPr="00747758">
        <w:t>Similarly, in the GLM, t</w:t>
      </w:r>
      <w:r w:rsidR="00EB13FB" w:rsidRPr="00747758">
        <w:t xml:space="preserve">he relationship between </w:t>
      </w:r>
      <w:r w:rsidR="00F6700D" w:rsidRPr="00747758">
        <w:t xml:space="preserve">the number of </w:t>
      </w:r>
      <w:r w:rsidR="00B15F54" w:rsidRPr="00747758">
        <w:t>estimated breeding pairs</w:t>
      </w:r>
      <w:r w:rsidR="00C13DED" w:rsidRPr="00747758">
        <w:t xml:space="preserve"> </w:t>
      </w:r>
      <w:r w:rsidR="00F6700D" w:rsidRPr="00747758">
        <w:t>and</w:t>
      </w:r>
      <w:r w:rsidR="00342E0E" w:rsidRPr="00747758">
        <w:t xml:space="preserve"> year</w:t>
      </w:r>
      <w:r w:rsidR="00F6700D" w:rsidRPr="00747758">
        <w:t xml:space="preserve"> </w:t>
      </w:r>
      <w:r w:rsidR="00EB13FB" w:rsidRPr="00747758">
        <w:t>showed a</w:t>
      </w:r>
      <w:r w:rsidR="00D52886" w:rsidRPr="00747758">
        <w:t xml:space="preserve"> poor </w:t>
      </w:r>
      <w:r w:rsidR="00477853" w:rsidRPr="00747758">
        <w:t>fit to a linear trend</w:t>
      </w:r>
      <w:r w:rsidR="001B3B9F" w:rsidRPr="00747758">
        <w:t xml:space="preserve">, but </w:t>
      </w:r>
      <w:r w:rsidR="00477853" w:rsidRPr="00747758">
        <w:t>a significant</w:t>
      </w:r>
      <w:r w:rsidR="00B81264" w:rsidRPr="00747758">
        <w:t xml:space="preserve"> </w:t>
      </w:r>
      <w:r w:rsidR="00C13DED" w:rsidRPr="00747758">
        <w:t>fit to</w:t>
      </w:r>
      <w:r w:rsidR="00477853" w:rsidRPr="00747758">
        <w:t xml:space="preserve"> both</w:t>
      </w:r>
      <w:r w:rsidR="00C13DED" w:rsidRPr="00747758">
        <w:t xml:space="preserve"> first</w:t>
      </w:r>
      <w:r w:rsidR="00477853" w:rsidRPr="00747758">
        <w:t xml:space="preserve"> and second</w:t>
      </w:r>
      <w:r w:rsidR="00C13DED" w:rsidRPr="00747758">
        <w:t xml:space="preserve"> order polynomial</w:t>
      </w:r>
      <w:r w:rsidR="00477853" w:rsidRPr="00747758">
        <w:t xml:space="preserve"> models</w:t>
      </w:r>
      <w:r w:rsidR="00C13DED" w:rsidRPr="00747758">
        <w:t xml:space="preserve"> </w:t>
      </w:r>
      <w:r w:rsidR="00450202" w:rsidRPr="00747758">
        <w:t>with Poisson error structure</w:t>
      </w:r>
      <w:r w:rsidR="00222605" w:rsidRPr="00747758">
        <w:t xml:space="preserve"> (Supplementary Figure 1)</w:t>
      </w:r>
      <w:r w:rsidR="00477853" w:rsidRPr="00747758">
        <w:t xml:space="preserve">.  The second order polynomial, suggesting an increase followed by a decline over the study period, was a better fit to these data, with much lower AIC. However the residual deviance on both models was high, indicating the data are over dispersed and not fully explained by these simple models (Supplementary Figure 1). </w:t>
      </w:r>
    </w:p>
    <w:p w14:paraId="11FA577D" w14:textId="77777777" w:rsidR="00626DE5" w:rsidRPr="00747758" w:rsidRDefault="00D41FA3" w:rsidP="00626DE5">
      <w:pPr>
        <w:spacing w:after="120" w:line="360" w:lineRule="auto"/>
        <w:jc w:val="both"/>
      </w:pPr>
      <w:r w:rsidRPr="00747758">
        <w:t xml:space="preserve">The estimated number of breeding pairs for the entire </w:t>
      </w:r>
      <w:r w:rsidR="006D597B" w:rsidRPr="00747758">
        <w:t xml:space="preserve">island </w:t>
      </w:r>
      <w:r w:rsidR="003F36FA" w:rsidRPr="00747758">
        <w:t xml:space="preserve">changed </w:t>
      </w:r>
      <w:r w:rsidR="006D597B" w:rsidRPr="00747758">
        <w:t>little (</w:t>
      </w:r>
      <w:r w:rsidR="003F36FA" w:rsidRPr="00747758">
        <w:t xml:space="preserve">by </w:t>
      </w:r>
      <w:r w:rsidR="00236188" w:rsidRPr="00747758">
        <w:t>2</w:t>
      </w:r>
      <w:r w:rsidR="006D597B" w:rsidRPr="00747758">
        <w:t>%</w:t>
      </w:r>
      <w:r w:rsidR="003F36FA" w:rsidRPr="00747758">
        <w:t xml:space="preserve"> overall, or 0.</w:t>
      </w:r>
      <w:r w:rsidR="00236188" w:rsidRPr="00747758">
        <w:t>4</w:t>
      </w:r>
      <w:r w:rsidR="003F36FA" w:rsidRPr="00747758">
        <w:t>% per annum</w:t>
      </w:r>
      <w:r w:rsidR="006D597B" w:rsidRPr="00747758">
        <w:t>) between 2000</w:t>
      </w:r>
      <w:r w:rsidR="000A071C" w:rsidRPr="00747758">
        <w:t>/01</w:t>
      </w:r>
      <w:r w:rsidR="006D597B" w:rsidRPr="00747758">
        <w:t xml:space="preserve"> (</w:t>
      </w:r>
      <w:r w:rsidR="00236188" w:rsidRPr="00747758">
        <w:t>2869</w:t>
      </w:r>
      <w:r w:rsidR="006D597B" w:rsidRPr="00747758">
        <w:t xml:space="preserve"> nests) and 2005</w:t>
      </w:r>
      <w:r w:rsidR="000A071C" w:rsidRPr="00747758">
        <w:t>/06</w:t>
      </w:r>
      <w:r w:rsidR="006D597B" w:rsidRPr="00747758">
        <w:t xml:space="preserve"> (</w:t>
      </w:r>
      <w:r w:rsidR="007F6D8A" w:rsidRPr="00747758">
        <w:t>29</w:t>
      </w:r>
      <w:r w:rsidR="00236188" w:rsidRPr="00747758">
        <w:t>31</w:t>
      </w:r>
      <w:r w:rsidR="006D597B" w:rsidRPr="00747758">
        <w:t xml:space="preserve"> nests</w:t>
      </w:r>
      <w:r w:rsidR="003F36FA" w:rsidRPr="00747758">
        <w:t xml:space="preserve">), then decreased substantially, </w:t>
      </w:r>
      <w:r w:rsidR="006D597B" w:rsidRPr="00747758">
        <w:t xml:space="preserve">by 55% </w:t>
      </w:r>
      <w:r w:rsidR="00B0492F" w:rsidRPr="00747758">
        <w:t>(</w:t>
      </w:r>
      <w:r w:rsidR="00DD334E" w:rsidRPr="00747758">
        <w:t>1</w:t>
      </w:r>
      <w:r w:rsidR="00236188" w:rsidRPr="00747758">
        <w:t>8</w:t>
      </w:r>
      <w:r w:rsidR="00DD334E" w:rsidRPr="00747758">
        <w:t>% per annum)</w:t>
      </w:r>
      <w:r w:rsidR="003F36FA" w:rsidRPr="00747758">
        <w:t>,</w:t>
      </w:r>
      <w:r w:rsidR="00DD334E" w:rsidRPr="00747758">
        <w:t xml:space="preserve"> </w:t>
      </w:r>
      <w:r w:rsidR="003F36FA" w:rsidRPr="00747758">
        <w:t>to</w:t>
      </w:r>
      <w:r w:rsidR="006D597B" w:rsidRPr="00747758">
        <w:t xml:space="preserve"> 2009</w:t>
      </w:r>
      <w:r w:rsidR="000A071C" w:rsidRPr="00747758">
        <w:t>/10</w:t>
      </w:r>
      <w:r w:rsidR="006D597B" w:rsidRPr="00747758">
        <w:t xml:space="preserve"> (</w:t>
      </w:r>
      <w:r w:rsidR="00154D7F" w:rsidRPr="00747758">
        <w:t>13</w:t>
      </w:r>
      <w:r w:rsidR="00236188" w:rsidRPr="00747758">
        <w:t>0</w:t>
      </w:r>
      <w:r w:rsidR="00154D7F" w:rsidRPr="00747758">
        <w:t>3</w:t>
      </w:r>
      <w:r w:rsidR="006D597B" w:rsidRPr="00747758">
        <w:t xml:space="preserve"> nests)</w:t>
      </w:r>
      <w:r w:rsidR="00236188" w:rsidRPr="00747758">
        <w:t>, before increasing slightly</w:t>
      </w:r>
      <w:r w:rsidR="00B33C46" w:rsidRPr="00747758">
        <w:t>,</w:t>
      </w:r>
      <w:r w:rsidR="00236188" w:rsidRPr="00747758">
        <w:t xml:space="preserve"> by 4% (0.7% per annum)</w:t>
      </w:r>
      <w:r w:rsidR="00B33C46" w:rsidRPr="00747758">
        <w:t>,</w:t>
      </w:r>
      <w:r w:rsidR="00236188" w:rsidRPr="00747758">
        <w:t xml:space="preserve"> to 2014/15</w:t>
      </w:r>
      <w:r w:rsidR="00A80733" w:rsidRPr="00747758">
        <w:t xml:space="preserve"> (Tabl</w:t>
      </w:r>
      <w:r w:rsidR="00B047E1" w:rsidRPr="00747758">
        <w:t>e 2</w:t>
      </w:r>
      <w:r w:rsidR="00196900" w:rsidRPr="00747758">
        <w:t>, Fig.2</w:t>
      </w:r>
      <w:r w:rsidR="00A80733" w:rsidRPr="00747758">
        <w:t>)</w:t>
      </w:r>
      <w:r w:rsidR="003F36FA" w:rsidRPr="00747758">
        <w:t>. This represented a</w:t>
      </w:r>
      <w:r w:rsidR="00921A9B" w:rsidRPr="00747758">
        <w:t xml:space="preserve"> </w:t>
      </w:r>
      <w:r w:rsidR="003F36FA" w:rsidRPr="00747758">
        <w:t xml:space="preserve">decline of </w:t>
      </w:r>
      <w:r w:rsidR="00921A9B" w:rsidRPr="00747758">
        <w:t>5</w:t>
      </w:r>
      <w:r w:rsidR="00236188" w:rsidRPr="00747758">
        <w:t>3</w:t>
      </w:r>
      <w:r w:rsidR="006D597B" w:rsidRPr="00747758">
        <w:t xml:space="preserve">% </w:t>
      </w:r>
      <w:r w:rsidR="003F36FA" w:rsidRPr="00747758">
        <w:t>(5.</w:t>
      </w:r>
      <w:r w:rsidR="00236188" w:rsidRPr="00747758">
        <w:t>2</w:t>
      </w:r>
      <w:r w:rsidR="003F36FA" w:rsidRPr="00747758">
        <w:t>% per annum)</w:t>
      </w:r>
      <w:r w:rsidR="006D597B" w:rsidRPr="00747758">
        <w:t xml:space="preserve"> </w:t>
      </w:r>
      <w:r w:rsidR="00B15F54" w:rsidRPr="00747758">
        <w:t>from</w:t>
      </w:r>
      <w:r w:rsidR="006D597B" w:rsidRPr="00747758">
        <w:t xml:space="preserve"> the </w:t>
      </w:r>
      <w:r w:rsidR="00B15F54" w:rsidRPr="00747758">
        <w:t xml:space="preserve">first to last </w:t>
      </w:r>
      <w:r w:rsidR="00236188" w:rsidRPr="00747758">
        <w:t xml:space="preserve">of </w:t>
      </w:r>
      <w:r w:rsidR="00DE30D0" w:rsidRPr="00747758">
        <w:t>these more recent surveys</w:t>
      </w:r>
      <w:r w:rsidR="006D597B" w:rsidRPr="00747758">
        <w:t xml:space="preserve"> </w:t>
      </w:r>
      <w:r w:rsidR="00B15F54" w:rsidRPr="00747758">
        <w:t>(</w:t>
      </w:r>
      <w:r w:rsidR="003F36FA" w:rsidRPr="00747758">
        <w:t>2000/01 to 20</w:t>
      </w:r>
      <w:r w:rsidR="00236188" w:rsidRPr="00747758">
        <w:t>14</w:t>
      </w:r>
      <w:r w:rsidR="003F36FA" w:rsidRPr="00747758">
        <w:t>/1</w:t>
      </w:r>
      <w:r w:rsidR="00236188" w:rsidRPr="00747758">
        <w:t>5</w:t>
      </w:r>
      <w:r w:rsidR="00B15F54" w:rsidRPr="00747758">
        <w:t>)</w:t>
      </w:r>
      <w:r w:rsidR="006D597B" w:rsidRPr="00747758">
        <w:t xml:space="preserve">. In contrast, </w:t>
      </w:r>
      <w:r w:rsidR="00A80733" w:rsidRPr="00747758">
        <w:t xml:space="preserve">the </w:t>
      </w:r>
      <w:r w:rsidR="00B33C46" w:rsidRPr="00747758">
        <w:t xml:space="preserve">changes in </w:t>
      </w:r>
      <w:r w:rsidR="00E044E1" w:rsidRPr="00747758">
        <w:t>estimated breeding pairs in</w:t>
      </w:r>
      <w:r w:rsidR="00B33C46" w:rsidRPr="00747758">
        <w:t xml:space="preserve"> corresponding periods in</w:t>
      </w:r>
      <w:r w:rsidR="00E044E1" w:rsidRPr="00747758">
        <w:t xml:space="preserve"> the</w:t>
      </w:r>
      <w:r w:rsidR="00BD3EFA" w:rsidRPr="00747758">
        <w:t xml:space="preserve"> study </w:t>
      </w:r>
      <w:r w:rsidR="000E754F" w:rsidRPr="00747758">
        <w:t>area</w:t>
      </w:r>
      <w:r w:rsidR="00E044E1" w:rsidRPr="00747758">
        <w:t>s on Signy that were counted annually (M1-M9)</w:t>
      </w:r>
      <w:r w:rsidR="006D597B" w:rsidRPr="00747758">
        <w:t xml:space="preserve"> </w:t>
      </w:r>
      <w:r w:rsidR="00B33C46" w:rsidRPr="00747758">
        <w:t>were</w:t>
      </w:r>
      <w:r w:rsidR="00E044E1" w:rsidRPr="00747758">
        <w:t xml:space="preserve"> a substantial</w:t>
      </w:r>
      <w:r w:rsidR="006D597B" w:rsidRPr="00747758">
        <w:t xml:space="preserve"> increase </w:t>
      </w:r>
      <w:r w:rsidR="00B15F54" w:rsidRPr="00747758">
        <w:t>(1</w:t>
      </w:r>
      <w:r w:rsidR="00236188" w:rsidRPr="00747758">
        <w:t>0.5</w:t>
      </w:r>
      <w:r w:rsidR="00B15F54" w:rsidRPr="00747758">
        <w:t xml:space="preserve">% per annum) </w:t>
      </w:r>
      <w:r w:rsidR="006D597B" w:rsidRPr="00747758">
        <w:t>between 2000</w:t>
      </w:r>
      <w:r w:rsidR="000A071C" w:rsidRPr="00747758">
        <w:t>/01</w:t>
      </w:r>
      <w:r w:rsidR="006D597B" w:rsidRPr="00747758">
        <w:t xml:space="preserve"> and 2005</w:t>
      </w:r>
      <w:r w:rsidR="000A071C" w:rsidRPr="00747758">
        <w:t>/06</w:t>
      </w:r>
      <w:r w:rsidR="006D597B" w:rsidRPr="00747758">
        <w:t>, followed by a decline</w:t>
      </w:r>
      <w:r w:rsidR="00B33C46" w:rsidRPr="00747758">
        <w:t xml:space="preserve">; </w:t>
      </w:r>
      <w:r w:rsidR="00A80733" w:rsidRPr="00747758">
        <w:t>overall</w:t>
      </w:r>
      <w:r w:rsidR="00B33C46" w:rsidRPr="00747758">
        <w:t>,</w:t>
      </w:r>
      <w:r w:rsidR="006D597B" w:rsidRPr="00747758">
        <w:t xml:space="preserve"> </w:t>
      </w:r>
      <w:r w:rsidR="00B33C46" w:rsidRPr="00747758">
        <w:t xml:space="preserve">the </w:t>
      </w:r>
      <w:r w:rsidR="00E044E1" w:rsidRPr="00747758">
        <w:t xml:space="preserve">decline </w:t>
      </w:r>
      <w:r w:rsidR="00A80733" w:rsidRPr="00747758">
        <w:t>from 2000/01 to 20</w:t>
      </w:r>
      <w:r w:rsidR="00635E68" w:rsidRPr="00747758">
        <w:t>14</w:t>
      </w:r>
      <w:r w:rsidR="00A80733" w:rsidRPr="00747758">
        <w:t>/1</w:t>
      </w:r>
      <w:r w:rsidR="00635E68" w:rsidRPr="00747758">
        <w:t>5</w:t>
      </w:r>
      <w:r w:rsidR="00A80733" w:rsidRPr="00747758">
        <w:t xml:space="preserve"> </w:t>
      </w:r>
      <w:r w:rsidR="00635E68" w:rsidRPr="00747758">
        <w:t>was 5.6% (0.4</w:t>
      </w:r>
      <w:r w:rsidR="00E044E1" w:rsidRPr="00747758">
        <w:t>% per annum</w:t>
      </w:r>
      <w:r w:rsidR="00635E68" w:rsidRPr="00747758">
        <w:t>), which is less than on the island as a whole</w:t>
      </w:r>
      <w:r w:rsidR="00C77C2A" w:rsidRPr="00747758">
        <w:t xml:space="preserve"> (Table 1, Fig.2</w:t>
      </w:r>
      <w:r w:rsidR="00A80733" w:rsidRPr="00747758">
        <w:t xml:space="preserve">). Changes in population size in areas M1-M9 were therefore not in parallel with those </w:t>
      </w:r>
      <w:r w:rsidR="00B33C46" w:rsidRPr="00747758">
        <w:t xml:space="preserve">apparent </w:t>
      </w:r>
      <w:r w:rsidR="00B15F54" w:rsidRPr="00747758">
        <w:t xml:space="preserve">from </w:t>
      </w:r>
      <w:r w:rsidR="00A80733" w:rsidRPr="00747758">
        <w:t xml:space="preserve">the </w:t>
      </w:r>
      <w:r w:rsidR="00635E68" w:rsidRPr="00747758">
        <w:t>four</w:t>
      </w:r>
      <w:r w:rsidR="00B15F54" w:rsidRPr="00747758">
        <w:t xml:space="preserve"> all-</w:t>
      </w:r>
      <w:r w:rsidR="00A80733" w:rsidRPr="00747758">
        <w:t xml:space="preserve">island </w:t>
      </w:r>
      <w:r w:rsidR="00B15F54" w:rsidRPr="00747758">
        <w:t>surveys that took place within the time period</w:t>
      </w:r>
      <w:r w:rsidR="00A80733" w:rsidRPr="00747758">
        <w:t>.</w:t>
      </w:r>
      <w:r w:rsidR="0065577E" w:rsidRPr="00747758">
        <w:t xml:space="preserve"> </w:t>
      </w:r>
    </w:p>
    <w:p w14:paraId="7A1B8B19" w14:textId="5B8F1969" w:rsidR="00626DE5" w:rsidRPr="00747758" w:rsidRDefault="00A80733" w:rsidP="00626DE5">
      <w:pPr>
        <w:spacing w:after="120" w:line="360" w:lineRule="auto"/>
        <w:jc w:val="both"/>
      </w:pPr>
      <w:r w:rsidRPr="00747758">
        <w:t>C</w:t>
      </w:r>
      <w:r w:rsidR="00941F2E" w:rsidRPr="00747758">
        <w:t xml:space="preserve">omparison between </w:t>
      </w:r>
      <w:r w:rsidRPr="00747758">
        <w:t xml:space="preserve">the more recent counts and </w:t>
      </w:r>
      <w:r w:rsidR="00941F2E" w:rsidRPr="00747758">
        <w:t xml:space="preserve">historical data </w:t>
      </w:r>
      <w:r w:rsidR="00B15F54" w:rsidRPr="00747758">
        <w:t xml:space="preserve">for the whole of Signy Island </w:t>
      </w:r>
      <w:r w:rsidRPr="00747758">
        <w:t>indicate</w:t>
      </w:r>
      <w:r w:rsidR="00B33C46" w:rsidRPr="00747758">
        <w:t>s</w:t>
      </w:r>
      <w:r w:rsidR="00941F2E" w:rsidRPr="00747758">
        <w:t xml:space="preserve"> a </w:t>
      </w:r>
      <w:r w:rsidR="00635E68" w:rsidRPr="00747758">
        <w:t>5</w:t>
      </w:r>
      <w:r w:rsidR="004D3620" w:rsidRPr="00747758">
        <w:t>6</w:t>
      </w:r>
      <w:r w:rsidR="00941F2E" w:rsidRPr="00747758">
        <w:t>% decline (1.</w:t>
      </w:r>
      <w:r w:rsidR="00635E68" w:rsidRPr="00747758">
        <w:t>8</w:t>
      </w:r>
      <w:r w:rsidR="00941F2E" w:rsidRPr="00747758">
        <w:t>% per annum</w:t>
      </w:r>
      <w:r w:rsidRPr="00747758">
        <w:t xml:space="preserve">) between 1968/69 and </w:t>
      </w:r>
      <w:r w:rsidR="004D3620" w:rsidRPr="00747758">
        <w:t>2014/15</w:t>
      </w:r>
      <w:r w:rsidR="00635E68" w:rsidRPr="00747758">
        <w:t xml:space="preserve"> </w:t>
      </w:r>
      <w:r w:rsidRPr="00747758">
        <w:t>(</w:t>
      </w:r>
      <w:r w:rsidR="00F5674C" w:rsidRPr="00747758">
        <w:t>Table 2</w:t>
      </w:r>
      <w:r w:rsidR="0077543B" w:rsidRPr="00747758">
        <w:t>, Fig.</w:t>
      </w:r>
      <w:r w:rsidR="00783C3D" w:rsidRPr="00747758">
        <w:t xml:space="preserve"> </w:t>
      </w:r>
      <w:r w:rsidR="0077543B" w:rsidRPr="00747758">
        <w:t>2</w:t>
      </w:r>
      <w:r w:rsidR="00941F2E" w:rsidRPr="00747758">
        <w:t xml:space="preserve">).  However, </w:t>
      </w:r>
      <w:r w:rsidRPr="00747758">
        <w:t>this masks the</w:t>
      </w:r>
      <w:r w:rsidR="00941F2E" w:rsidRPr="00747758">
        <w:t xml:space="preserve"> c</w:t>
      </w:r>
      <w:r w:rsidRPr="00747758">
        <w:t>hang</w:t>
      </w:r>
      <w:r w:rsidR="00B33C46" w:rsidRPr="00747758">
        <w:t>ing</w:t>
      </w:r>
      <w:r w:rsidRPr="00747758">
        <w:t xml:space="preserve"> trends within that period</w:t>
      </w:r>
      <w:r w:rsidR="00941F2E" w:rsidRPr="00747758">
        <w:t>: a very substantial decline (</w:t>
      </w:r>
      <w:r w:rsidRPr="00747758">
        <w:t xml:space="preserve">by </w:t>
      </w:r>
      <w:r w:rsidR="00941F2E" w:rsidRPr="00747758">
        <w:t xml:space="preserve">64% or </w:t>
      </w:r>
      <w:r w:rsidR="00635E68" w:rsidRPr="00747758">
        <w:t>6.2</w:t>
      </w:r>
      <w:r w:rsidR="00941F2E" w:rsidRPr="00747758">
        <w:t xml:space="preserve">% per </w:t>
      </w:r>
      <w:r w:rsidRPr="00747758">
        <w:t>annum</w:t>
      </w:r>
      <w:r w:rsidR="00941F2E" w:rsidRPr="00747758">
        <w:t>) between 1968/69 and 1984/85</w:t>
      </w:r>
      <w:r w:rsidR="00635E68" w:rsidRPr="00747758">
        <w:t xml:space="preserve"> and</w:t>
      </w:r>
      <w:r w:rsidR="00941F2E" w:rsidRPr="00747758">
        <w:t xml:space="preserve"> an increase of 1</w:t>
      </w:r>
      <w:r w:rsidR="00635E68" w:rsidRPr="00747758">
        <w:t>62</w:t>
      </w:r>
      <w:r w:rsidR="00941F2E" w:rsidRPr="00747758">
        <w:t xml:space="preserve">% </w:t>
      </w:r>
      <w:r w:rsidRPr="00747758">
        <w:t>(</w:t>
      </w:r>
      <w:r w:rsidR="00635E68" w:rsidRPr="00747758">
        <w:t>6.2</w:t>
      </w:r>
      <w:r w:rsidRPr="00747758">
        <w:t xml:space="preserve">% per annum) </w:t>
      </w:r>
      <w:r w:rsidR="00941F2E" w:rsidRPr="00747758">
        <w:t>to 200</w:t>
      </w:r>
      <w:r w:rsidR="00635E68" w:rsidRPr="00747758">
        <w:t>0</w:t>
      </w:r>
      <w:r w:rsidR="00941F2E" w:rsidRPr="00747758">
        <w:t>/0</w:t>
      </w:r>
      <w:r w:rsidR="00635E68" w:rsidRPr="00747758">
        <w:t>1, the first year of the recent surveys</w:t>
      </w:r>
      <w:r w:rsidR="00941F2E" w:rsidRPr="00747758">
        <w:t xml:space="preserve"> </w:t>
      </w:r>
      <w:r w:rsidR="00D3568F" w:rsidRPr="00747758">
        <w:t>(</w:t>
      </w:r>
      <w:r w:rsidR="00F5674C" w:rsidRPr="00747758">
        <w:t>Table 2</w:t>
      </w:r>
      <w:r w:rsidR="0077543B" w:rsidRPr="00747758">
        <w:t>, Fig.2</w:t>
      </w:r>
      <w:r w:rsidR="00941F2E" w:rsidRPr="00747758">
        <w:t xml:space="preserve">). </w:t>
      </w:r>
      <w:r w:rsidR="002C11FA" w:rsidRPr="00747758">
        <w:t xml:space="preserve">In the stepwise selection procedure in TRIM, the changes in slope associated with each </w:t>
      </w:r>
      <w:r w:rsidR="00B33C46" w:rsidRPr="00747758">
        <w:t xml:space="preserve">successive </w:t>
      </w:r>
      <w:r w:rsidR="002C11FA" w:rsidRPr="00747758">
        <w:t xml:space="preserve">survey were all significant. </w:t>
      </w:r>
      <w:r w:rsidR="00941F2E" w:rsidRPr="00747758">
        <w:t xml:space="preserve"> </w:t>
      </w:r>
    </w:p>
    <w:p w14:paraId="54DD9E40" w14:textId="77777777" w:rsidR="00B917C2" w:rsidRPr="00747758" w:rsidRDefault="00B917C2" w:rsidP="00267B4E">
      <w:pPr>
        <w:spacing w:line="360" w:lineRule="auto"/>
        <w:jc w:val="both"/>
      </w:pPr>
      <w:r w:rsidRPr="00747758">
        <w:t>Breeding success</w:t>
      </w:r>
    </w:p>
    <w:p w14:paraId="1F3F7CB2" w14:textId="35A8DF1B" w:rsidR="00747758" w:rsidRPr="00F77EEC" w:rsidRDefault="00EA1FF2" w:rsidP="00F77EEC">
      <w:pPr>
        <w:spacing w:line="360" w:lineRule="auto"/>
        <w:jc w:val="both"/>
      </w:pPr>
      <w:r w:rsidRPr="00747758">
        <w:lastRenderedPageBreak/>
        <w:t>Breeding success (chicks counted in March/estimated breeding pairs) varied substantially (from 8.</w:t>
      </w:r>
      <w:r w:rsidR="000964B2" w:rsidRPr="00747758">
        <w:t>5</w:t>
      </w:r>
      <w:r w:rsidRPr="00747758">
        <w:t>% to 61</w:t>
      </w:r>
      <w:r w:rsidR="001D5ADC" w:rsidRPr="00747758">
        <w:t>.7</w:t>
      </w:r>
      <w:r w:rsidRPr="00747758">
        <w:t>%) in the study areas (M1-M9) over the period from 1996/97 to 201</w:t>
      </w:r>
      <w:r w:rsidR="001D5ADC" w:rsidRPr="00747758">
        <w:t>4</w:t>
      </w:r>
      <w:r w:rsidRPr="00747758">
        <w:t>/1</w:t>
      </w:r>
      <w:r w:rsidR="001D5ADC" w:rsidRPr="00747758">
        <w:t>5</w:t>
      </w:r>
      <w:r w:rsidR="006D6E76" w:rsidRPr="00747758">
        <w:t xml:space="preserve"> (Table 1</w:t>
      </w:r>
      <w:r w:rsidR="00286745" w:rsidRPr="00747758">
        <w:t>, Fig.</w:t>
      </w:r>
      <w:r w:rsidR="001D5ADC" w:rsidRPr="00747758">
        <w:t xml:space="preserve"> </w:t>
      </w:r>
      <w:r w:rsidR="00286745" w:rsidRPr="00747758">
        <w:t>2</w:t>
      </w:r>
      <w:r w:rsidR="0094685F" w:rsidRPr="00747758">
        <w:t>)</w:t>
      </w:r>
      <w:r w:rsidRPr="00747758">
        <w:t xml:space="preserve">. Breeding success </w:t>
      </w:r>
      <w:r w:rsidR="00B15F54" w:rsidRPr="00747758">
        <w:t xml:space="preserve">was </w:t>
      </w:r>
      <w:r w:rsidRPr="00747758">
        <w:t xml:space="preserve">higher in the </w:t>
      </w:r>
      <w:r w:rsidR="00B15F54" w:rsidRPr="00747758">
        <w:t xml:space="preserve">late 1990s </w:t>
      </w:r>
      <w:r w:rsidRPr="00747758">
        <w:t xml:space="preserve">than in more recent years </w:t>
      </w:r>
      <w:r w:rsidR="0094685F" w:rsidRPr="00747758">
        <w:t>(</w:t>
      </w:r>
      <w:r w:rsidR="002045D7" w:rsidRPr="00747758">
        <w:t>Table 1, Fig. 2</w:t>
      </w:r>
      <w:r w:rsidR="0094685F" w:rsidRPr="00747758">
        <w:t>).</w:t>
      </w:r>
      <w:r w:rsidR="002F1551" w:rsidRPr="00747758">
        <w:t xml:space="preserve"> The best fitting general linear model was a first order polynomial, showing a decline in breeding success over time (Supplementary Figure 1). </w:t>
      </w:r>
    </w:p>
    <w:p w14:paraId="37A7D2C5" w14:textId="509C824C" w:rsidR="00E1502D" w:rsidRPr="00747758" w:rsidRDefault="0041687B" w:rsidP="00267B4E">
      <w:pPr>
        <w:pStyle w:val="Heading3"/>
        <w:spacing w:line="360" w:lineRule="auto"/>
        <w:jc w:val="both"/>
        <w:rPr>
          <w:b w:val="0"/>
          <w:sz w:val="24"/>
          <w:szCs w:val="24"/>
        </w:rPr>
      </w:pPr>
      <w:r w:rsidRPr="00747758">
        <w:rPr>
          <w:rFonts w:ascii="Times New Roman" w:hAnsi="Times New Roman"/>
          <w:sz w:val="24"/>
          <w:szCs w:val="24"/>
        </w:rPr>
        <w:t>Discussion</w:t>
      </w:r>
    </w:p>
    <w:p w14:paraId="09AAC938" w14:textId="19CFEE27" w:rsidR="004A3739" w:rsidRPr="00747758" w:rsidRDefault="00900246" w:rsidP="00626DE5">
      <w:pPr>
        <w:spacing w:after="120" w:line="360" w:lineRule="auto"/>
        <w:jc w:val="both"/>
      </w:pPr>
      <w:r w:rsidRPr="00747758">
        <w:t xml:space="preserve">Population trends at </w:t>
      </w:r>
      <w:r w:rsidR="004A3739" w:rsidRPr="00747758">
        <w:t>Signy Island</w:t>
      </w:r>
    </w:p>
    <w:p w14:paraId="5EA7E209" w14:textId="44E2C390" w:rsidR="00626DE5" w:rsidRPr="00747758" w:rsidRDefault="00986315" w:rsidP="00626DE5">
      <w:pPr>
        <w:spacing w:after="120" w:line="360" w:lineRule="auto"/>
        <w:jc w:val="both"/>
      </w:pPr>
      <w:r w:rsidRPr="00747758">
        <w:t>In terms of recent trends, t</w:t>
      </w:r>
      <w:r w:rsidR="00900246" w:rsidRPr="00747758">
        <w:t>he w</w:t>
      </w:r>
      <w:r w:rsidR="004546A4" w:rsidRPr="00747758">
        <w:t xml:space="preserve">hole-island counts </w:t>
      </w:r>
      <w:r w:rsidR="00900246" w:rsidRPr="00747758">
        <w:t>at</w:t>
      </w:r>
      <w:r w:rsidR="004546A4" w:rsidRPr="00747758">
        <w:t xml:space="preserve"> </w:t>
      </w:r>
      <w:r w:rsidR="00E94B4B" w:rsidRPr="00747758">
        <w:t xml:space="preserve">Signy </w:t>
      </w:r>
      <w:r w:rsidR="00845B39" w:rsidRPr="00747758">
        <w:t>indicate that</w:t>
      </w:r>
      <w:r w:rsidR="00E94B4B" w:rsidRPr="00747758">
        <w:t xml:space="preserve"> </w:t>
      </w:r>
      <w:r w:rsidR="00900246" w:rsidRPr="00747758">
        <w:t xml:space="preserve">the number of </w:t>
      </w:r>
      <w:r w:rsidR="00845B39" w:rsidRPr="00747758">
        <w:t>breeding pair</w:t>
      </w:r>
      <w:r w:rsidR="00900246" w:rsidRPr="00747758">
        <w:t>s</w:t>
      </w:r>
      <w:r w:rsidR="00845B39" w:rsidRPr="00747758">
        <w:t xml:space="preserve"> </w:t>
      </w:r>
      <w:r w:rsidR="00900246" w:rsidRPr="00747758">
        <w:t>of southern giant petrels</w:t>
      </w:r>
      <w:r w:rsidR="00845B39" w:rsidRPr="00747758">
        <w:t xml:space="preserve"> w</w:t>
      </w:r>
      <w:r w:rsidRPr="00747758">
        <w:t>as</w:t>
      </w:r>
      <w:r w:rsidR="00E94B4B" w:rsidRPr="00747758">
        <w:t xml:space="preserve"> relatively stable </w:t>
      </w:r>
      <w:r w:rsidR="00845B39" w:rsidRPr="00747758">
        <w:t>from 2000/01 to 2005/06</w:t>
      </w:r>
      <w:r w:rsidR="00E94B4B" w:rsidRPr="00747758">
        <w:t xml:space="preserve">, </w:t>
      </w:r>
      <w:r w:rsidRPr="00747758">
        <w:t>but then</w:t>
      </w:r>
      <w:r w:rsidR="004546A4" w:rsidRPr="00747758">
        <w:t xml:space="preserve"> decline</w:t>
      </w:r>
      <w:r w:rsidR="00845B39" w:rsidRPr="00747758">
        <w:t>d</w:t>
      </w:r>
      <w:r w:rsidR="004546A4" w:rsidRPr="00747758">
        <w:t xml:space="preserve"> </w:t>
      </w:r>
      <w:r w:rsidRPr="00747758">
        <w:t>to</w:t>
      </w:r>
      <w:r w:rsidR="004546A4" w:rsidRPr="00747758">
        <w:t xml:space="preserve"> 2009/10. Th</w:t>
      </w:r>
      <w:r w:rsidR="004A3739" w:rsidRPr="00747758">
        <w:t>is</w:t>
      </w:r>
      <w:r w:rsidR="00E94B4B" w:rsidRPr="00747758">
        <w:t xml:space="preserve"> </w:t>
      </w:r>
      <w:r w:rsidR="004546A4" w:rsidRPr="00747758">
        <w:t>decline</w:t>
      </w:r>
      <w:r w:rsidRPr="00747758">
        <w:t>,</w:t>
      </w:r>
      <w:r w:rsidR="004546A4" w:rsidRPr="00747758">
        <w:t xml:space="preserve"> </w:t>
      </w:r>
      <w:r w:rsidRPr="00747758">
        <w:t xml:space="preserve">but not the prior period of stability, </w:t>
      </w:r>
      <w:r w:rsidR="004546A4" w:rsidRPr="00747758">
        <w:t>i</w:t>
      </w:r>
      <w:r w:rsidR="00E94B4B" w:rsidRPr="00747758">
        <w:t xml:space="preserve">s </w:t>
      </w:r>
      <w:r w:rsidR="004A3739" w:rsidRPr="00747758">
        <w:t>mirrored</w:t>
      </w:r>
      <w:r w:rsidR="00E94B4B" w:rsidRPr="00747758">
        <w:t xml:space="preserve"> in </w:t>
      </w:r>
      <w:r w:rsidRPr="00747758">
        <w:t xml:space="preserve">counts of </w:t>
      </w:r>
      <w:r w:rsidR="00E94B4B" w:rsidRPr="00747758">
        <w:t xml:space="preserve">the nine study </w:t>
      </w:r>
      <w:r w:rsidRPr="00747758">
        <w:t>areas</w:t>
      </w:r>
      <w:r w:rsidR="00E94B4B" w:rsidRPr="00747758">
        <w:t xml:space="preserve"> (M1-M9) </w:t>
      </w:r>
      <w:r w:rsidR="00DC1384" w:rsidRPr="00747758">
        <w:t>(Fig. 2</w:t>
      </w:r>
      <w:r w:rsidR="00D242CB" w:rsidRPr="00747758">
        <w:t xml:space="preserve">). </w:t>
      </w:r>
      <w:r w:rsidR="004A3739" w:rsidRPr="00747758">
        <w:t>A</w:t>
      </w:r>
      <w:r w:rsidR="004B761A" w:rsidRPr="00747758">
        <w:t>lthough the trends are somewhat similar in direction, the differences in magnitude indicate the limitations of infer</w:t>
      </w:r>
      <w:r w:rsidRPr="00747758">
        <w:t>erence</w:t>
      </w:r>
      <w:r w:rsidR="004B761A" w:rsidRPr="00747758">
        <w:t xml:space="preserve"> from part-site </w:t>
      </w:r>
      <w:r w:rsidRPr="00747758">
        <w:t xml:space="preserve">compared with whole-island </w:t>
      </w:r>
      <w:r w:rsidR="004B761A" w:rsidRPr="00747758">
        <w:t xml:space="preserve">counts. The increase of breeding pairs in the M1-M9 study areas from 2000/01 to 2005/06 is likely to represent immigration of established breeders from elsewhere on the island. Our results therefore have important implications for monitoring methodologies in general, in highlighting the need to supplement frequent monitoring of small areas that can be achieved without extensive effort with less frequent </w:t>
      </w:r>
      <w:r w:rsidR="004A3739" w:rsidRPr="00747758">
        <w:t xml:space="preserve">whole-island </w:t>
      </w:r>
      <w:r w:rsidR="004B761A" w:rsidRPr="00747758">
        <w:t>censuses</w:t>
      </w:r>
      <w:r w:rsidR="004A3739" w:rsidRPr="00747758">
        <w:t>,</w:t>
      </w:r>
      <w:r w:rsidR="004B761A" w:rsidRPr="00747758">
        <w:t xml:space="preserve"> </w:t>
      </w:r>
      <w:r w:rsidRPr="00747758">
        <w:t>for</w:t>
      </w:r>
      <w:r w:rsidR="004B761A" w:rsidRPr="00747758">
        <w:t xml:space="preserve"> </w:t>
      </w:r>
      <w:r w:rsidRPr="00747758">
        <w:t>better</w:t>
      </w:r>
      <w:r w:rsidR="004B761A" w:rsidRPr="00747758">
        <w:t xml:space="preserve"> infer</w:t>
      </w:r>
      <w:r w:rsidRPr="00747758">
        <w:t>ring</w:t>
      </w:r>
      <w:r w:rsidR="004B761A" w:rsidRPr="00747758">
        <w:t xml:space="preserve"> wider-scale population trends. </w:t>
      </w:r>
      <w:r w:rsidR="00E23AD1" w:rsidRPr="00747758">
        <w:t>Critically, the limitations of some aspects of the survey design at Signy Island should be recognised. Since some southern giant petrel pairs would have failed in their breeding attempt and abandoned their nests prior to our annual fieldwork, we employed a correction factor to estimate the original number of pairs that laid based on data on failure rates collected over many years at Bird Island, South Georgia. We also made the assumption that no chicks counted in the survey in March fail to fledge</w:t>
      </w:r>
      <w:r w:rsidR="004A3739" w:rsidRPr="00747758">
        <w:t xml:space="preserve">, so realised breeding success may be lower than </w:t>
      </w:r>
      <w:r w:rsidR="00825AF1" w:rsidRPr="00747758">
        <w:t>estimated here</w:t>
      </w:r>
      <w:r w:rsidR="00E23AD1" w:rsidRPr="00747758">
        <w:t>.</w:t>
      </w:r>
    </w:p>
    <w:p w14:paraId="057F1BA2" w14:textId="3AD3BCDD" w:rsidR="004B720E" w:rsidRPr="00747758" w:rsidRDefault="001F3A73" w:rsidP="00626DE5">
      <w:pPr>
        <w:spacing w:after="120" w:line="360" w:lineRule="auto"/>
        <w:jc w:val="both"/>
      </w:pPr>
      <w:r w:rsidRPr="00747758">
        <w:t>Comparison</w:t>
      </w:r>
      <w:r w:rsidR="00B00EA1" w:rsidRPr="00747758">
        <w:t>s</w:t>
      </w:r>
      <w:r w:rsidRPr="00747758">
        <w:t xml:space="preserve"> with </w:t>
      </w:r>
      <w:r w:rsidR="00145794" w:rsidRPr="00747758">
        <w:t xml:space="preserve">historical </w:t>
      </w:r>
      <w:r w:rsidR="00666F1C" w:rsidRPr="00747758">
        <w:t>data</w:t>
      </w:r>
      <w:r w:rsidRPr="00747758">
        <w:t xml:space="preserve"> (Conroy 1972 and Rootes 1988), </w:t>
      </w:r>
      <w:r w:rsidR="00962445" w:rsidRPr="00747758">
        <w:t>suggest</w:t>
      </w:r>
      <w:r w:rsidR="00B00EA1" w:rsidRPr="00747758">
        <w:t xml:space="preserve"> that prior to our surveys, the population at Signy Island had</w:t>
      </w:r>
      <w:r w:rsidR="00962445" w:rsidRPr="00747758">
        <w:t xml:space="preserve"> decline</w:t>
      </w:r>
      <w:r w:rsidR="00B00EA1" w:rsidRPr="00747758">
        <w:t>d</w:t>
      </w:r>
      <w:r w:rsidR="00962445" w:rsidRPr="00747758">
        <w:t xml:space="preserve"> from 3,067 pairs in 1968/69 to 1</w:t>
      </w:r>
      <w:r w:rsidR="004A3739" w:rsidRPr="00747758">
        <w:t>,</w:t>
      </w:r>
      <w:r w:rsidR="00962445" w:rsidRPr="00747758">
        <w:t>600 pairs in 1975/76</w:t>
      </w:r>
      <w:r w:rsidR="007B76A8" w:rsidRPr="00747758">
        <w:t>,</w:t>
      </w:r>
      <w:r w:rsidR="00962445" w:rsidRPr="00747758">
        <w:t xml:space="preserve"> and </w:t>
      </w:r>
      <w:r w:rsidR="00B00EA1" w:rsidRPr="00747758">
        <w:t xml:space="preserve">then to </w:t>
      </w:r>
      <w:r w:rsidR="00962445" w:rsidRPr="00747758">
        <w:t>1,093 pairs in 1984/85</w:t>
      </w:r>
      <w:r w:rsidR="007B76A8" w:rsidRPr="00747758">
        <w:t>,</w:t>
      </w:r>
      <w:r w:rsidR="00962445" w:rsidRPr="00747758">
        <w:t xml:space="preserve"> before a substantial increase to the </w:t>
      </w:r>
      <w:r w:rsidR="00FA2A18" w:rsidRPr="00747758">
        <w:t>2</w:t>
      </w:r>
      <w:r w:rsidR="004A3739" w:rsidRPr="00747758">
        <w:t>,</w:t>
      </w:r>
      <w:r w:rsidR="00FA2A18" w:rsidRPr="00747758">
        <w:t>869</w:t>
      </w:r>
      <w:r w:rsidR="00962445" w:rsidRPr="00747758">
        <w:t xml:space="preserve"> pairs recorded in the first whole-island count conducted in 2000/0</w:t>
      </w:r>
      <w:r w:rsidR="006519F1" w:rsidRPr="00747758">
        <w:t xml:space="preserve">1 </w:t>
      </w:r>
      <w:r w:rsidR="004A3739" w:rsidRPr="00747758">
        <w:t>by</w:t>
      </w:r>
      <w:r w:rsidR="006519F1" w:rsidRPr="00747758">
        <w:t xml:space="preserve"> our study (Table 2</w:t>
      </w:r>
      <w:r w:rsidR="00962445" w:rsidRPr="00747758">
        <w:t>). Unfortunately, there is little information on survey effort and rigour</w:t>
      </w:r>
      <w:r w:rsidR="00B00EA1" w:rsidRPr="00747758">
        <w:t>, and more than a decade passed between</w:t>
      </w:r>
      <w:r w:rsidR="00962445" w:rsidRPr="00747758">
        <w:t xml:space="preserve"> </w:t>
      </w:r>
      <w:r w:rsidR="00FA2A18" w:rsidRPr="00747758">
        <w:t xml:space="preserve">each of </w:t>
      </w:r>
      <w:r w:rsidR="00962445" w:rsidRPr="00747758">
        <w:t>the</w:t>
      </w:r>
      <w:r w:rsidR="004A3739" w:rsidRPr="00747758">
        <w:t xml:space="preserve"> historical </w:t>
      </w:r>
      <w:r w:rsidR="00962445" w:rsidRPr="00747758">
        <w:t>counts</w:t>
      </w:r>
      <w:r w:rsidR="00B00EA1" w:rsidRPr="00747758">
        <w:t>. Hence</w:t>
      </w:r>
      <w:r w:rsidR="00DD29A0" w:rsidRPr="00747758">
        <w:t>, co</w:t>
      </w:r>
      <w:r w:rsidR="00962445" w:rsidRPr="00747758">
        <w:t xml:space="preserve">nclusions about longer-term population </w:t>
      </w:r>
      <w:r w:rsidR="00A643D4" w:rsidRPr="00747758">
        <w:t>trends</w:t>
      </w:r>
      <w:r w:rsidR="00DD29A0" w:rsidRPr="00747758">
        <w:t xml:space="preserve"> </w:t>
      </w:r>
      <w:r w:rsidR="00B00EA1" w:rsidRPr="00747758">
        <w:t xml:space="preserve">should </w:t>
      </w:r>
      <w:r w:rsidR="00DD29A0" w:rsidRPr="00747758">
        <w:t xml:space="preserve">be </w:t>
      </w:r>
      <w:r w:rsidR="00962445" w:rsidRPr="00747758">
        <w:t>made</w:t>
      </w:r>
      <w:r w:rsidR="00DD29A0" w:rsidRPr="00747758">
        <w:t xml:space="preserve"> cautio</w:t>
      </w:r>
      <w:r w:rsidR="00962445" w:rsidRPr="00747758">
        <w:t>usly</w:t>
      </w:r>
      <w:r w:rsidR="00DD29A0" w:rsidRPr="00747758">
        <w:t xml:space="preserve">. </w:t>
      </w:r>
      <w:r w:rsidR="00145794" w:rsidRPr="00747758">
        <w:t xml:space="preserve"> Nevertheless</w:t>
      </w:r>
      <w:r w:rsidR="00B901CF" w:rsidRPr="00747758">
        <w:t xml:space="preserve">, </w:t>
      </w:r>
      <w:r w:rsidR="00666F1C" w:rsidRPr="00747758">
        <w:t xml:space="preserve">these </w:t>
      </w:r>
      <w:r w:rsidR="00B00EA1" w:rsidRPr="00747758">
        <w:t xml:space="preserve">survey </w:t>
      </w:r>
      <w:r w:rsidR="00F27AFA" w:rsidRPr="00747758">
        <w:t xml:space="preserve">data </w:t>
      </w:r>
      <w:r w:rsidR="00B00EA1" w:rsidRPr="00747758">
        <w:t>appear</w:t>
      </w:r>
      <w:r w:rsidR="00666F1C" w:rsidRPr="00747758">
        <w:t xml:space="preserve"> to indicate </w:t>
      </w:r>
      <w:r w:rsidR="00920BC4" w:rsidRPr="00747758">
        <w:t>several</w:t>
      </w:r>
      <w:r w:rsidR="00666F1C" w:rsidRPr="00747758">
        <w:t xml:space="preserve"> phases</w:t>
      </w:r>
      <w:r w:rsidR="00A643D4" w:rsidRPr="00747758">
        <w:t xml:space="preserve"> of population change for southern giant petrels at Signy</w:t>
      </w:r>
      <w:r w:rsidR="00B00EA1" w:rsidRPr="00747758">
        <w:t xml:space="preserve"> </w:t>
      </w:r>
      <w:r w:rsidR="00A643D4" w:rsidRPr="00747758">
        <w:t>Island</w:t>
      </w:r>
      <w:r w:rsidR="00F27AFA" w:rsidRPr="00747758">
        <w:t>; a substantial</w:t>
      </w:r>
      <w:r w:rsidR="00666F1C" w:rsidRPr="00747758">
        <w:t xml:space="preserve"> decline </w:t>
      </w:r>
      <w:r w:rsidR="00666F1C" w:rsidRPr="00747758">
        <w:lastRenderedPageBreak/>
        <w:t xml:space="preserve">from the late 1960s to mid 1980s, </w:t>
      </w:r>
      <w:r w:rsidR="00F27AFA" w:rsidRPr="00747758">
        <w:t xml:space="preserve">a major increase to the early 2000s, and </w:t>
      </w:r>
      <w:r w:rsidR="00125CCD" w:rsidRPr="00747758">
        <w:t xml:space="preserve">then </w:t>
      </w:r>
      <w:r w:rsidR="00F27AFA" w:rsidRPr="00747758">
        <w:t xml:space="preserve">a </w:t>
      </w:r>
      <w:r w:rsidR="00125CCD" w:rsidRPr="00747758">
        <w:t xml:space="preserve">subsequent </w:t>
      </w:r>
      <w:r w:rsidR="00F27AFA" w:rsidRPr="00747758">
        <w:t xml:space="preserve">decline </w:t>
      </w:r>
      <w:r w:rsidR="00920BC4" w:rsidRPr="00747758">
        <w:t xml:space="preserve">from the late 2000s </w:t>
      </w:r>
      <w:r w:rsidR="00F27AFA" w:rsidRPr="00747758">
        <w:t xml:space="preserve">to </w:t>
      </w:r>
      <w:r w:rsidR="00125CCD" w:rsidRPr="00747758">
        <w:t>the present</w:t>
      </w:r>
      <w:r w:rsidR="00B901CF" w:rsidRPr="00747758">
        <w:t>.</w:t>
      </w:r>
    </w:p>
    <w:p w14:paraId="032D887A" w14:textId="1C66C1DC" w:rsidR="00626DE5" w:rsidRPr="00747758" w:rsidRDefault="004B720E" w:rsidP="00626DE5">
      <w:pPr>
        <w:spacing w:after="120" w:line="360" w:lineRule="auto"/>
        <w:jc w:val="both"/>
      </w:pPr>
      <w:r w:rsidRPr="00747758">
        <w:t xml:space="preserve">Long-term monitoring of sympatric Adélie </w:t>
      </w:r>
      <w:r w:rsidR="00986315" w:rsidRPr="00747758">
        <w:rPr>
          <w:i/>
        </w:rPr>
        <w:t xml:space="preserve">Pygoscelis adeliae </w:t>
      </w:r>
      <w:r w:rsidRPr="00747758">
        <w:t xml:space="preserve">and chinstrap </w:t>
      </w:r>
      <w:r w:rsidR="00986315" w:rsidRPr="00747758">
        <w:rPr>
          <w:i/>
        </w:rPr>
        <w:t xml:space="preserve">P. antarctica </w:t>
      </w:r>
      <w:r w:rsidRPr="00747758">
        <w:t xml:space="preserve">penguins at Signy Island </w:t>
      </w:r>
      <w:r w:rsidR="00825AF1" w:rsidRPr="00747758">
        <w:t>indicates</w:t>
      </w:r>
      <w:r w:rsidRPr="00747758">
        <w:t xml:space="preserve"> significant declines at specific study colonies after the mid 1990s, in parallel with regional warming and a reduction in seasonal sea ice </w:t>
      </w:r>
      <w:r w:rsidRPr="00747758">
        <w:fldChar w:fldCharType="begin"/>
      </w:r>
      <w:r w:rsidR="00F626B7" w:rsidRPr="00747758">
        <w:instrText xml:space="preserve"> ADDIN EN.CITE &lt;EndNote&gt;&lt;Cite&gt;&lt;Author&gt;Forcada&lt;/Author&gt;&lt;Year&gt;2006&lt;/Year&gt;&lt;RecNum&gt;200&lt;/RecNum&gt;&lt;DisplayText&gt;(Forcada and Trathan 2009; Forcada et al. 2006)&lt;/DisplayText&gt;&lt;record&gt;&lt;rec-number&gt;200&lt;/rec-number&gt;&lt;foreign-keys&gt;&lt;key app="EN" db-id="a9t0da2pes9rvme9sr9p92x82tsarvz0pewe"&gt;200&lt;/key&gt;&lt;/foreign-keys&gt;&lt;ref-type name="Journal Article"&gt;17&lt;/ref-type&gt;&lt;contributors&gt;&lt;authors&gt;&lt;author&gt;Forcada, J, &lt;/author&gt;&lt;author&gt;Trathan PN,&lt;/author&gt;&lt;author&gt;Reid K,&lt;/author&gt;&lt;author&gt;Murphy EJ, &lt;/author&gt;&lt;author&gt;Croxall JP&lt;/author&gt;&lt;/authors&gt;&lt;/contributors&gt;&lt;titles&gt;&lt;title&gt;Contrasting population changes in sympatric penguin species in association with climate warming&lt;/title&gt;&lt;secondary-title&gt;Global Change Biology&lt;/secondary-title&gt;&lt;/titles&gt;&lt;periodical&gt;&lt;full-title&gt;Global Change Biology&lt;/full-title&gt;&lt;abbr-1&gt;Glob Chang Biol&lt;/abbr-1&gt;&lt;/periodical&gt;&lt;pages&gt;411-423&lt;/pages&gt;&lt;volume&gt;12&lt;/volume&gt;&lt;dates&gt;&lt;year&gt;2006&lt;/year&gt;&lt;/dates&gt;&lt;urls&gt;&lt;/urls&gt;&lt;/record&gt;&lt;/Cite&gt;&lt;Cite&gt;&lt;Author&gt;Forcada&lt;/Author&gt;&lt;Year&gt;2009&lt;/Year&gt;&lt;RecNum&gt;199&lt;/RecNum&gt;&lt;record&gt;&lt;rec-number&gt;199&lt;/rec-number&gt;&lt;foreign-keys&gt;&lt;key app="EN" db-id="a9t0da2pes9rvme9sr9p92x82tsarvz0pewe"&gt;199&lt;/key&gt;&lt;/foreign-keys&gt;&lt;ref-type name="Journal Article"&gt;17&lt;/ref-type&gt;&lt;contributors&gt;&lt;authors&gt;&lt;author&gt;Forcada, J, &lt;/author&gt;&lt;author&gt;Trathan, PN,&lt;/author&gt;&lt;/authors&gt;&lt;/contributors&gt;&lt;titles&gt;&lt;title&gt;Penguin responses to climate change in the Southern Ocean&lt;/title&gt;&lt;secondary-title&gt;Global Change Biology&lt;/secondary-title&gt;&lt;/titles&gt;&lt;periodical&gt;&lt;full-title&gt;Global Change Biology&lt;/full-title&gt;&lt;abbr-1&gt;Glob Chang Biol&lt;/abbr-1&gt;&lt;/periodical&gt;&lt;pages&gt;1618-1630&lt;/pages&gt;&lt;volume&gt;15&lt;/volume&gt;&lt;dates&gt;&lt;year&gt;2009&lt;/year&gt;&lt;/dates&gt;&lt;urls&gt;&lt;/urls&gt;&lt;/record&gt;&lt;/Cite&gt;&lt;/EndNote&gt;</w:instrText>
      </w:r>
      <w:r w:rsidRPr="00747758">
        <w:fldChar w:fldCharType="separate"/>
      </w:r>
      <w:r w:rsidRPr="00747758">
        <w:rPr>
          <w:noProof/>
        </w:rPr>
        <w:t>(</w:t>
      </w:r>
      <w:hyperlink w:anchor="_ENREF_12" w:tooltip="Forcada, 2009 #199" w:history="1">
        <w:r w:rsidR="00A62672" w:rsidRPr="00747758">
          <w:rPr>
            <w:noProof/>
          </w:rPr>
          <w:t>Forcada and Trathan 2009</w:t>
        </w:r>
      </w:hyperlink>
      <w:r w:rsidRPr="00747758">
        <w:rPr>
          <w:noProof/>
        </w:rPr>
        <w:t xml:space="preserve">; </w:t>
      </w:r>
      <w:hyperlink w:anchor="_ENREF_13" w:tooltip="Forcada, 2006 #200" w:history="1">
        <w:r w:rsidR="00A62672" w:rsidRPr="00747758">
          <w:rPr>
            <w:noProof/>
          </w:rPr>
          <w:t>Forcada et al. 2006</w:t>
        </w:r>
      </w:hyperlink>
      <w:r w:rsidRPr="00747758">
        <w:rPr>
          <w:noProof/>
        </w:rPr>
        <w:t>)</w:t>
      </w:r>
      <w:r w:rsidRPr="00747758">
        <w:fldChar w:fldCharType="end"/>
      </w:r>
      <w:r w:rsidR="008A25DB">
        <w:t xml:space="preserve">. </w:t>
      </w:r>
      <w:r w:rsidRPr="00747758">
        <w:t xml:space="preserve">These declines, since corroborated by surveys of the entire island, have continued to the present (British Antarctic Survey unpublished data).  Since penguins are known to form an important part of their diet at Signy Island </w:t>
      </w:r>
      <w:r w:rsidRPr="00747758">
        <w:fldChar w:fldCharType="begin"/>
      </w:r>
      <w:r w:rsidR="001A1F34" w:rsidRPr="00747758">
        <w:instrText xml:space="preserve"> ADDIN EN.CITE &lt;EndNote&gt;&lt;Cite&gt;&lt;Author&gt;Conroy&lt;/Author&gt;&lt;Year&gt;1972&lt;/Year&gt;&lt;RecNum&gt;142&lt;/RecNum&gt;&lt;DisplayText&gt;(Conroy 1972)&lt;/DisplayText&gt;&lt;record&gt;&lt;rec-number&gt;142&lt;/rec-number&gt;&lt;foreign-keys&gt;&lt;key app="EN" db-id="a9t0da2pes9rvme9sr9p92x82tsarvz0pewe"&gt;142&lt;/key&gt;&lt;/foreign-keys&gt;&lt;ref-type name="Journal Article"&gt;17&lt;/ref-type&gt;&lt;contributors&gt;&lt;authors&gt;&lt;author&gt;Conroy, J. W. H.&lt;/author&gt;&lt;/authors&gt;&lt;tertiary-authors&gt;&lt;author&gt;British Antarctic Survey, Natural Environment Research Council&lt;/author&gt;&lt;/tertiary-authors&gt;&lt;/contributors&gt;&lt;titles&gt;&lt;title&gt;&lt;style face="normal" font="default" size="100%"&gt;Biological aspects of the biology of the Giant Petrel, &lt;/style&gt;&lt;style face="italic" font="default" size="100%"&gt;Macronectes giganteus&lt;/style&gt;&lt;style face="normal" font="default" size="100%"&gt; (Gmelin), in the maritime Antarctic.&lt;/style&gt;&lt;/title&gt;&lt;secondary-title&gt;British Antarctic Survey Scientific Reports&lt;/secondary-title&gt;&lt;/titles&gt;&lt;periodical&gt;&lt;full-title&gt;British Antarctic Survey Scientific Reports&lt;/full-title&gt;&lt;abbr-1&gt;Brit Antarct Surv Sci Rep&lt;/abbr-1&gt;&lt;/periodical&gt;&lt;pages&gt;1-74&lt;/pages&gt;&lt;volume&gt;75&lt;/volume&gt;&lt;dates&gt;&lt;year&gt;1972&lt;/year&gt;&lt;/dates&gt;&lt;publisher&gt;British Antarctic Survey&lt;/publisher&gt;&lt;urls&gt;&lt;/urls&gt;&lt;/record&gt;&lt;/Cite&gt;&lt;/EndNote&gt;</w:instrText>
      </w:r>
      <w:r w:rsidRPr="00747758">
        <w:fldChar w:fldCharType="separate"/>
      </w:r>
      <w:r w:rsidRPr="00747758">
        <w:rPr>
          <w:noProof/>
        </w:rPr>
        <w:t>(</w:t>
      </w:r>
      <w:hyperlink w:anchor="_ENREF_6" w:tooltip="Conroy, 1972 #142" w:history="1">
        <w:r w:rsidR="00A62672" w:rsidRPr="00747758">
          <w:rPr>
            <w:noProof/>
          </w:rPr>
          <w:t>Conroy 1972</w:t>
        </w:r>
      </w:hyperlink>
      <w:r w:rsidRPr="00747758">
        <w:rPr>
          <w:noProof/>
        </w:rPr>
        <w:t>)</w:t>
      </w:r>
      <w:r w:rsidRPr="00747758">
        <w:fldChar w:fldCharType="end"/>
      </w:r>
      <w:r w:rsidRPr="00747758">
        <w:t xml:space="preserve">, the recent decline in southern giant petrels may be influenced by the ongoing decline in penguin abundance, or by the same environmental factors. A comparative analysis of the dynamics of these populations would be required to determine these relationships in more detail </w:t>
      </w:r>
      <w:r w:rsidRPr="00747758">
        <w:fldChar w:fldCharType="begin"/>
      </w:r>
      <w:r w:rsidR="00F626B7" w:rsidRPr="00747758">
        <w:instrText xml:space="preserve"> ADDIN EN.CITE &lt;EndNote&gt;&lt;Cite&gt;&lt;Author&gt;Forcada&lt;/Author&gt;&lt;Year&gt;2009&lt;/Year&gt;&lt;RecNum&gt;199&lt;/RecNum&gt;&lt;Prefix&gt;e.g.`, &lt;/Prefix&gt;&lt;DisplayText&gt;(e.g., Forcada and Trathan 2009)&lt;/DisplayText&gt;&lt;record&gt;&lt;rec-number&gt;199&lt;/rec-number&gt;&lt;foreign-keys&gt;&lt;key app="EN" db-id="a9t0da2pes9rvme9sr9p92x82tsarvz0pewe"&gt;199&lt;/key&gt;&lt;/foreign-keys&gt;&lt;ref-type name="Journal Article"&gt;17&lt;/ref-type&gt;&lt;contributors&gt;&lt;authors&gt;&lt;author&gt;Forcada, J, &lt;/author&gt;&lt;author&gt;Trathan, PN,&lt;/author&gt;&lt;/authors&gt;&lt;/contributors&gt;&lt;titles&gt;&lt;title&gt;Penguin responses to climate change in the Southern Ocean&lt;/title&gt;&lt;secondary-title&gt;Global Change Biology&lt;/secondary-title&gt;&lt;/titles&gt;&lt;periodical&gt;&lt;full-title&gt;Global Change Biology&lt;/full-title&gt;&lt;abbr-1&gt;Glob Chang Biol&lt;/abbr-1&gt;&lt;/periodical&gt;&lt;pages&gt;1618-1630&lt;/pages&gt;&lt;volume&gt;15&lt;/volume&gt;&lt;dates&gt;&lt;year&gt;2009&lt;/year&gt;&lt;/dates&gt;&lt;urls&gt;&lt;/urls&gt;&lt;/record&gt;&lt;/Cite&gt;&lt;/EndNote&gt;</w:instrText>
      </w:r>
      <w:r w:rsidRPr="00747758">
        <w:fldChar w:fldCharType="separate"/>
      </w:r>
      <w:r w:rsidRPr="00747758">
        <w:rPr>
          <w:noProof/>
        </w:rPr>
        <w:t>(</w:t>
      </w:r>
      <w:hyperlink w:anchor="_ENREF_12" w:tooltip="Forcada, 2009 #199" w:history="1">
        <w:r w:rsidR="00A62672" w:rsidRPr="00747758">
          <w:rPr>
            <w:noProof/>
          </w:rPr>
          <w:t>e.g., Forcada and Trathan 2009</w:t>
        </w:r>
      </w:hyperlink>
      <w:r w:rsidRPr="00747758">
        <w:rPr>
          <w:noProof/>
        </w:rPr>
        <w:t>)</w:t>
      </w:r>
      <w:r w:rsidRPr="00747758">
        <w:fldChar w:fldCharType="end"/>
      </w:r>
      <w:r w:rsidRPr="00747758">
        <w:t>.</w:t>
      </w:r>
    </w:p>
    <w:p w14:paraId="2C930DAB" w14:textId="4F6921B9" w:rsidR="004A3739" w:rsidRPr="00747758" w:rsidRDefault="004A3739" w:rsidP="00267B4E">
      <w:pPr>
        <w:spacing w:line="360" w:lineRule="auto"/>
        <w:jc w:val="both"/>
      </w:pPr>
      <w:r w:rsidRPr="00747758">
        <w:t>Population trends across the South Atlantic</w:t>
      </w:r>
    </w:p>
    <w:p w14:paraId="379A8D0C" w14:textId="06F699BB" w:rsidR="00626DE5" w:rsidRPr="00747758" w:rsidRDefault="00A643D4" w:rsidP="00626DE5">
      <w:pPr>
        <w:spacing w:after="120" w:line="360" w:lineRule="auto"/>
        <w:jc w:val="both"/>
      </w:pPr>
      <w:r w:rsidRPr="00747758">
        <w:t xml:space="preserve">The population trends at Signy Island can be viewed in the context of those at </w:t>
      </w:r>
      <w:r w:rsidR="00812984" w:rsidRPr="00747758">
        <w:t xml:space="preserve">other </w:t>
      </w:r>
      <w:r w:rsidRPr="00747758">
        <w:t xml:space="preserve">sites </w:t>
      </w:r>
      <w:r w:rsidR="00D052F8" w:rsidRPr="00747758">
        <w:t xml:space="preserve">within the South Orkney </w:t>
      </w:r>
      <w:r w:rsidR="000A2489" w:rsidRPr="00747758">
        <w:t>Islands</w:t>
      </w:r>
      <w:r w:rsidRPr="00747758">
        <w:t xml:space="preserve">. </w:t>
      </w:r>
      <w:r w:rsidR="00825AF1" w:rsidRPr="00747758">
        <w:t>C</w:t>
      </w:r>
      <w:r w:rsidR="00686F11" w:rsidRPr="00747758">
        <w:t xml:space="preserve">ounts </w:t>
      </w:r>
      <w:r w:rsidR="00617BF6" w:rsidRPr="00747758">
        <w:t>of Laurie Island indicate a</w:t>
      </w:r>
      <w:r w:rsidR="00913447" w:rsidRPr="00747758">
        <w:t>n</w:t>
      </w:r>
      <w:r w:rsidR="00527C2F" w:rsidRPr="00747758">
        <w:t xml:space="preserve"> </w:t>
      </w:r>
      <w:r w:rsidR="00617BF6" w:rsidRPr="00747758">
        <w:t xml:space="preserve">increase in breeding pairs of </w:t>
      </w:r>
      <w:r w:rsidR="00F55359" w:rsidRPr="00747758">
        <w:t>2.9</w:t>
      </w:r>
      <w:r w:rsidR="00617BF6" w:rsidRPr="00747758">
        <w:t xml:space="preserve">% per </w:t>
      </w:r>
      <w:r w:rsidR="002339E5" w:rsidRPr="00747758">
        <w:t>annum</w:t>
      </w:r>
      <w:r w:rsidR="00617BF6" w:rsidRPr="00747758">
        <w:t xml:space="preserve"> from 1994/95 to 2010/11</w:t>
      </w:r>
      <w:r w:rsidR="003202B6" w:rsidRPr="00747758">
        <w:t xml:space="preserve"> </w:t>
      </w:r>
      <w:r w:rsidR="0080538A" w:rsidRPr="00747758">
        <w:fldChar w:fldCharType="begin"/>
      </w:r>
      <w:r w:rsidR="001A1F34" w:rsidRPr="00747758">
        <w:instrText xml:space="preserve"> ADDIN EN.CITE &lt;EndNote&gt;&lt;Cite&gt;&lt;Author&gt;ACAP&lt;/Author&gt;&lt;Year&gt;2014&lt;/Year&gt;&lt;RecNum&gt;207&lt;/RecNum&gt;&lt;DisplayText&gt;(ACAP 2014a; Coria et al. 2011)&lt;/DisplayText&gt;&lt;record&gt;&lt;rec-number&gt;207&lt;/rec-number&gt;&lt;foreign-keys&gt;&lt;key app="EN" db-id="a9t0da2pes9rvme9sr9p92x82tsarvz0pewe"&gt;207&lt;/key&gt;&lt;/foreign-keys&gt;&lt;ref-type name="Online Database"&gt;45&lt;/ref-type&gt;&lt;contributors&gt;&lt;authors&gt;&lt;author&gt;ACAP&lt;/author&gt;&lt;/authors&gt;&lt;/contributors&gt;&lt;titles&gt;&lt;title&gt;ACAP Breeding site No. Area 53. Laurie Island, South Orkney Islands: Southern Giant Petrels in the cold&lt;/title&gt;&lt;/titles&gt;&lt;dates&gt;&lt;year&gt;2014&lt;/year&gt;&lt;pub-dates&gt;&lt;date&gt; 10 October 2014&lt;/date&gt;&lt;/pub-dates&gt;&lt;/dates&gt;&lt;urls&gt;&lt;related-urls&gt;&lt;url&gt;http://www.acap.aq&lt;/url&gt;&lt;/related-urls&gt;&lt;/urls&gt;&lt;/record&gt;&lt;/Cite&gt;&lt;Cite&gt;&lt;Author&gt;Coria&lt;/Author&gt;&lt;Year&gt;2011&lt;/Year&gt;&lt;RecNum&gt;140&lt;/RecNum&gt;&lt;record&gt;&lt;rec-number&gt;140&lt;/rec-number&gt;&lt;foreign-keys&gt;&lt;key app="EN" db-id="a9t0da2pes9rvme9sr9p92x82tsarvz0pewe"&gt;140&lt;/key&gt;&lt;/foreign-keys&gt;&lt;ref-type name="Journal Article"&gt;17&lt;/ref-type&gt;&lt;contributors&gt;&lt;authors&gt;&lt;author&gt;Coria, N. R.&lt;/author&gt;&lt;author&gt;Montalti, D.&lt;/author&gt;&lt;author&gt;Rombola, E. F.&lt;/author&gt;&lt;author&gt;Santos, M. M.&lt;/author&gt;&lt;author&gt;Garcia Betono, M. I.&lt;/author&gt;&lt;author&gt;Juares, M. A.&lt;/author&gt;&lt;/authors&gt;&lt;/contributors&gt;&lt;titles&gt;&lt;title&gt;Birds at Laurie Island, South Orkney islands, Antarctica: breeding species and their distribution&lt;/title&gt;&lt;secondary-title&gt;Marine Ornithology&lt;/secondary-title&gt;&lt;/titles&gt;&lt;periodical&gt;&lt;full-title&gt;Marine Ornithology&lt;/full-title&gt;&lt;abbr-1&gt;Mar Ornithol&lt;/abbr-1&gt;&lt;/periodical&gt;&lt;pages&gt;207-213&lt;/pages&gt;&lt;volume&gt;39&lt;/volume&gt;&lt;dates&gt;&lt;year&gt;2011&lt;/year&gt;&lt;/dates&gt;&lt;urls&gt;&lt;/urls&gt;&lt;/record&gt;&lt;/Cite&gt;&lt;/EndNote&gt;</w:instrText>
      </w:r>
      <w:r w:rsidR="0080538A" w:rsidRPr="00747758">
        <w:fldChar w:fldCharType="separate"/>
      </w:r>
      <w:r w:rsidR="003401F0" w:rsidRPr="00747758">
        <w:rPr>
          <w:noProof/>
        </w:rPr>
        <w:t>(</w:t>
      </w:r>
      <w:hyperlink w:anchor="_ENREF_1" w:tooltip="ACAP, 2014 #207" w:history="1">
        <w:r w:rsidR="00A62672" w:rsidRPr="00747758">
          <w:rPr>
            <w:noProof/>
          </w:rPr>
          <w:t>ACAP 2014a</w:t>
        </w:r>
      </w:hyperlink>
      <w:r w:rsidR="003401F0" w:rsidRPr="00747758">
        <w:rPr>
          <w:noProof/>
        </w:rPr>
        <w:t xml:space="preserve">; </w:t>
      </w:r>
      <w:hyperlink w:anchor="_ENREF_9" w:tooltip="Coria, 2011 #140" w:history="1">
        <w:r w:rsidR="00A62672" w:rsidRPr="00747758">
          <w:rPr>
            <w:noProof/>
          </w:rPr>
          <w:t>Coria et al. 2011</w:t>
        </w:r>
      </w:hyperlink>
      <w:r w:rsidR="003401F0" w:rsidRPr="00747758">
        <w:rPr>
          <w:noProof/>
        </w:rPr>
        <w:t>)</w:t>
      </w:r>
      <w:r w:rsidR="0080538A" w:rsidRPr="00747758">
        <w:fldChar w:fldCharType="end"/>
      </w:r>
      <w:r w:rsidR="00617BF6" w:rsidRPr="00747758">
        <w:t xml:space="preserve">. </w:t>
      </w:r>
      <w:r w:rsidR="001768D8" w:rsidRPr="00747758">
        <w:t>Given that t</w:t>
      </w:r>
      <w:r w:rsidR="006301DF" w:rsidRPr="00747758">
        <w:t xml:space="preserve">he data </w:t>
      </w:r>
      <w:r w:rsidR="007B76A8" w:rsidRPr="00747758">
        <w:t xml:space="preserve">from </w:t>
      </w:r>
      <w:r w:rsidR="00617BF6" w:rsidRPr="00747758">
        <w:t xml:space="preserve">Signy </w:t>
      </w:r>
      <w:r w:rsidR="007B76A8" w:rsidRPr="00747758">
        <w:t>I</w:t>
      </w:r>
      <w:r w:rsidR="00617BF6" w:rsidRPr="00747758">
        <w:t xml:space="preserve">sland </w:t>
      </w:r>
      <w:r w:rsidR="007B76A8" w:rsidRPr="00747758">
        <w:t xml:space="preserve">also indicate an increase from </w:t>
      </w:r>
      <w:r w:rsidR="001768D8" w:rsidRPr="00747758">
        <w:t>the mid 1990s</w:t>
      </w:r>
      <w:r w:rsidR="007B76A8" w:rsidRPr="00747758">
        <w:t xml:space="preserve"> to </w:t>
      </w:r>
      <w:r w:rsidR="00457324" w:rsidRPr="00747758">
        <w:t>the mid 2000s, but follow this with</w:t>
      </w:r>
      <w:r w:rsidR="001768D8" w:rsidRPr="00747758">
        <w:t xml:space="preserve"> a </w:t>
      </w:r>
      <w:r w:rsidR="007B76A8" w:rsidRPr="00747758">
        <w:t>s</w:t>
      </w:r>
      <w:r w:rsidR="001768D8" w:rsidRPr="00747758">
        <w:t xml:space="preserve">teep </w:t>
      </w:r>
      <w:r w:rsidR="007B76A8" w:rsidRPr="00747758">
        <w:t xml:space="preserve">decline </w:t>
      </w:r>
      <w:r w:rsidR="001768D8" w:rsidRPr="00747758">
        <w:t xml:space="preserve">in </w:t>
      </w:r>
      <w:r w:rsidR="009B5C8C" w:rsidRPr="00747758">
        <w:t>numbers</w:t>
      </w:r>
      <w:r w:rsidR="001768D8" w:rsidRPr="00747758">
        <w:t xml:space="preserve"> and breeding success </w:t>
      </w:r>
      <w:r w:rsidR="00A1614A" w:rsidRPr="00747758">
        <w:t>(Fig. 2</w:t>
      </w:r>
      <w:r w:rsidR="007B76A8" w:rsidRPr="00747758">
        <w:t>)</w:t>
      </w:r>
      <w:r w:rsidR="001768D8" w:rsidRPr="00747758">
        <w:t xml:space="preserve">, more recent data from Laurie </w:t>
      </w:r>
      <w:r w:rsidR="00F77EEC">
        <w:t xml:space="preserve">Island </w:t>
      </w:r>
      <w:r w:rsidR="001768D8" w:rsidRPr="00747758">
        <w:t xml:space="preserve">would be very useful for determining if the </w:t>
      </w:r>
      <w:r w:rsidR="004A3739" w:rsidRPr="00747758">
        <w:t xml:space="preserve">recent decline </w:t>
      </w:r>
      <w:r w:rsidR="001768D8" w:rsidRPr="00747758">
        <w:t xml:space="preserve">at Signy Island </w:t>
      </w:r>
      <w:r w:rsidR="004A3739" w:rsidRPr="00747758">
        <w:t xml:space="preserve">is </w:t>
      </w:r>
      <w:r w:rsidR="001768D8" w:rsidRPr="00747758">
        <w:t>apparent elsewhere in the South Orkneys</w:t>
      </w:r>
      <w:r w:rsidR="00617BF6" w:rsidRPr="00747758">
        <w:t>.</w:t>
      </w:r>
    </w:p>
    <w:p w14:paraId="05929E6B" w14:textId="66987002" w:rsidR="00626DE5" w:rsidRPr="00747758" w:rsidRDefault="001768D8" w:rsidP="00626DE5">
      <w:pPr>
        <w:spacing w:after="120" w:line="360" w:lineRule="auto"/>
        <w:jc w:val="both"/>
      </w:pPr>
      <w:r w:rsidRPr="00747758">
        <w:t>P</w:t>
      </w:r>
      <w:r w:rsidR="00FC5A1D" w:rsidRPr="00747758">
        <w:t>opulation</w:t>
      </w:r>
      <w:r w:rsidR="0017317F" w:rsidRPr="00747758">
        <w:t>s</w:t>
      </w:r>
      <w:r w:rsidR="00FC5A1D" w:rsidRPr="00747758">
        <w:t xml:space="preserve"> </w:t>
      </w:r>
      <w:r w:rsidR="0017317F" w:rsidRPr="00747758">
        <w:t xml:space="preserve">of southern giant petrels have </w:t>
      </w:r>
      <w:r w:rsidR="00812984" w:rsidRPr="00747758">
        <w:t xml:space="preserve">shown large </w:t>
      </w:r>
      <w:r w:rsidR="00FC5A1D" w:rsidRPr="00747758">
        <w:t>fluctuat</w:t>
      </w:r>
      <w:r w:rsidR="00812984" w:rsidRPr="00747758">
        <w:t xml:space="preserve">ions </w:t>
      </w:r>
      <w:r w:rsidR="0017317F" w:rsidRPr="00747758">
        <w:t xml:space="preserve">in recent decades </w:t>
      </w:r>
      <w:r w:rsidR="00402AE8" w:rsidRPr="00747758">
        <w:t>at</w:t>
      </w:r>
      <w:r w:rsidR="00FC5A1D" w:rsidRPr="00747758">
        <w:t xml:space="preserve"> broad</w:t>
      </w:r>
      <w:r w:rsidR="004A3739" w:rsidRPr="00747758">
        <w:t>er</w:t>
      </w:r>
      <w:r w:rsidR="00FC5A1D" w:rsidRPr="00747758">
        <w:t xml:space="preserve"> scale</w:t>
      </w:r>
      <w:r w:rsidR="00402AE8" w:rsidRPr="00747758">
        <w:t>s</w:t>
      </w:r>
      <w:r w:rsidR="0011469A" w:rsidRPr="00747758">
        <w:t xml:space="preserve"> (ACAP 2014a)</w:t>
      </w:r>
      <w:r w:rsidR="00FC5A1D" w:rsidRPr="00747758">
        <w:t>, with increas</w:t>
      </w:r>
      <w:r w:rsidR="00825AF1" w:rsidRPr="00747758">
        <w:t>es</w:t>
      </w:r>
      <w:r w:rsidR="00FC5A1D" w:rsidRPr="00747758">
        <w:t xml:space="preserve"> </w:t>
      </w:r>
      <w:r w:rsidR="0058631C" w:rsidRPr="00747758">
        <w:t>o</w:t>
      </w:r>
      <w:r w:rsidR="004A3739" w:rsidRPr="00747758">
        <w:t xml:space="preserve">n </w:t>
      </w:r>
      <w:r w:rsidR="00FC5A1D" w:rsidRPr="00747758">
        <w:t>the Falkland</w:t>
      </w:r>
      <w:r w:rsidR="004C274E" w:rsidRPr="00747758">
        <w:t xml:space="preserve"> </w:t>
      </w:r>
      <w:r w:rsidR="00FC5A1D" w:rsidRPr="00747758">
        <w:t>Islands</w:t>
      </w:r>
      <w:r w:rsidR="00F73790" w:rsidRPr="00747758">
        <w:t xml:space="preserve"> (</w:t>
      </w:r>
      <w:r w:rsidR="001533CE" w:rsidRPr="00747758">
        <w:t>Reid and Huin 2008)</w:t>
      </w:r>
      <w:r w:rsidR="00D45D29" w:rsidRPr="00747758">
        <w:t>,</w:t>
      </w:r>
      <w:r w:rsidR="00FC5A1D" w:rsidRPr="00747758">
        <w:t xml:space="preserve"> </w:t>
      </w:r>
      <w:r w:rsidR="00D45D29" w:rsidRPr="00747758">
        <w:t>Gough Island</w:t>
      </w:r>
      <w:r w:rsidR="00F73790" w:rsidRPr="00747758">
        <w:t xml:space="preserve"> (Cuthbert and Sommer 2004)</w:t>
      </w:r>
      <w:r w:rsidR="00E06395" w:rsidRPr="00747758">
        <w:t xml:space="preserve">, </w:t>
      </w:r>
      <w:r w:rsidR="0017317F" w:rsidRPr="00747758">
        <w:t>some</w:t>
      </w:r>
      <w:r w:rsidR="00E06395" w:rsidRPr="00747758">
        <w:t xml:space="preserve"> sites in the South Shetla</w:t>
      </w:r>
      <w:r w:rsidR="00D45D29" w:rsidRPr="00747758">
        <w:t>nd Islands</w:t>
      </w:r>
      <w:r w:rsidR="000C5D67" w:rsidRPr="00747758">
        <w:t xml:space="preserve"> (Lynch et al. 2008)</w:t>
      </w:r>
      <w:r w:rsidR="002136E2" w:rsidRPr="00747758">
        <w:t xml:space="preserve">, </w:t>
      </w:r>
      <w:r w:rsidR="00B10F23" w:rsidRPr="00747758">
        <w:t xml:space="preserve">and the </w:t>
      </w:r>
      <w:r w:rsidR="002136E2" w:rsidRPr="00747758">
        <w:t xml:space="preserve">northern part of the </w:t>
      </w:r>
      <w:r w:rsidR="00AF4787" w:rsidRPr="00747758">
        <w:t xml:space="preserve">Danco </w:t>
      </w:r>
      <w:r w:rsidR="00326C7D" w:rsidRPr="00747758">
        <w:t>C</w:t>
      </w:r>
      <w:r w:rsidR="00AF4787" w:rsidRPr="00747758">
        <w:t>oast</w:t>
      </w:r>
      <w:r w:rsidR="0011469A" w:rsidRPr="00747758">
        <w:t>,</w:t>
      </w:r>
      <w:r w:rsidR="004A3739" w:rsidRPr="00747758">
        <w:t xml:space="preserve"> </w:t>
      </w:r>
      <w:r w:rsidR="0017317F" w:rsidRPr="00747758">
        <w:t>Antarctica</w:t>
      </w:r>
      <w:r w:rsidR="001533CE" w:rsidRPr="00747758">
        <w:t xml:space="preserve"> </w:t>
      </w:r>
      <w:r w:rsidR="0011469A" w:rsidRPr="00747758">
        <w:t>(</w:t>
      </w:r>
      <w:r w:rsidR="001533CE" w:rsidRPr="00747758">
        <w:t>Gonzalez-Zevallos et al. 2013</w:t>
      </w:r>
      <w:r w:rsidR="00402AE8" w:rsidRPr="00747758">
        <w:t xml:space="preserve">), </w:t>
      </w:r>
      <w:r w:rsidR="00E06395" w:rsidRPr="00747758">
        <w:t>stable</w:t>
      </w:r>
      <w:r w:rsidR="00561CBE" w:rsidRPr="00747758">
        <w:t xml:space="preserve"> </w:t>
      </w:r>
      <w:r w:rsidR="00825AF1" w:rsidRPr="00747758">
        <w:t>numbers</w:t>
      </w:r>
      <w:r w:rsidR="00766628" w:rsidRPr="00747758">
        <w:t xml:space="preserve"> at </w:t>
      </w:r>
      <w:r w:rsidR="00D45D29" w:rsidRPr="00747758">
        <w:t>the Frazier Islands</w:t>
      </w:r>
      <w:r w:rsidR="00F73790" w:rsidRPr="00747758">
        <w:t xml:space="preserve"> (Creuwels et al. 2005)</w:t>
      </w:r>
      <w:r w:rsidR="00E06395" w:rsidRPr="00747758">
        <w:t>,</w:t>
      </w:r>
      <w:r w:rsidR="00766628" w:rsidRPr="00747758">
        <w:t xml:space="preserve"> </w:t>
      </w:r>
      <w:r w:rsidR="00825AF1" w:rsidRPr="00747758">
        <w:t>and</w:t>
      </w:r>
      <w:r w:rsidR="001533CE" w:rsidRPr="00747758">
        <w:t xml:space="preserve"> decreas</w:t>
      </w:r>
      <w:r w:rsidR="00825AF1" w:rsidRPr="00747758">
        <w:t>es</w:t>
      </w:r>
      <w:r w:rsidR="001533CE" w:rsidRPr="00747758">
        <w:t xml:space="preserve"> at </w:t>
      </w:r>
      <w:r w:rsidR="00766628" w:rsidRPr="00747758">
        <w:t>Pointe Géologie</w:t>
      </w:r>
      <w:r w:rsidR="0011469A" w:rsidRPr="00747758">
        <w:t>,</w:t>
      </w:r>
      <w:r w:rsidR="003401F0" w:rsidRPr="00747758">
        <w:t xml:space="preserve"> </w:t>
      </w:r>
      <w:r w:rsidR="00402AE8" w:rsidRPr="00747758">
        <w:t>East Antarctica</w:t>
      </w:r>
      <w:r w:rsidR="001533CE" w:rsidRPr="00747758">
        <w:t xml:space="preserve"> </w:t>
      </w:r>
      <w:r w:rsidR="0011469A" w:rsidRPr="00747758">
        <w:t>(</w:t>
      </w:r>
      <w:r w:rsidR="001533CE" w:rsidRPr="00747758">
        <w:t>Micol and Jouventin 2001</w:t>
      </w:r>
      <w:r w:rsidR="00402AE8" w:rsidRPr="00747758">
        <w:t>)</w:t>
      </w:r>
      <w:r w:rsidR="00766628" w:rsidRPr="00747758">
        <w:t xml:space="preserve">, Heard, Macquarie, Marion and King George </w:t>
      </w:r>
      <w:r w:rsidR="0011469A" w:rsidRPr="00747758">
        <w:t>i</w:t>
      </w:r>
      <w:r w:rsidR="00766628" w:rsidRPr="00747758">
        <w:t>slands</w:t>
      </w:r>
      <w:r w:rsidR="001533CE" w:rsidRPr="00747758">
        <w:t xml:space="preserve"> (Patterson et al. 2008)</w:t>
      </w:r>
      <w:r w:rsidR="00D45D29" w:rsidRPr="00747758">
        <w:t xml:space="preserve">. </w:t>
      </w:r>
      <w:r w:rsidR="00402AE8" w:rsidRPr="00747758">
        <w:t>Although many time series are from different periods and counts from many islands are unavailable, the most recent synthesis concluded</w:t>
      </w:r>
      <w:r w:rsidR="00D45D29" w:rsidRPr="00747758">
        <w:t xml:space="preserve"> </w:t>
      </w:r>
      <w:r w:rsidR="00402AE8" w:rsidRPr="00747758">
        <w:t>that globally, southern giant petrels were increasing</w:t>
      </w:r>
      <w:r w:rsidR="00825AF1" w:rsidRPr="00747758">
        <w:t xml:space="preserve"> (ACAP 2014a)</w:t>
      </w:r>
      <w:r w:rsidR="002F3142" w:rsidRPr="00747758">
        <w:t>.</w:t>
      </w:r>
    </w:p>
    <w:p w14:paraId="6B91C1EB" w14:textId="48B9ADC8" w:rsidR="00626DE5" w:rsidRPr="00747758" w:rsidRDefault="004B761A" w:rsidP="00626DE5">
      <w:pPr>
        <w:spacing w:after="120" w:line="360" w:lineRule="auto"/>
        <w:jc w:val="both"/>
      </w:pPr>
      <w:r w:rsidRPr="00747758">
        <w:t>Given that southern giant petrels at other island groups in the South Atlantic are mostly increasing, the reason for the recent decline at Signy Island is unclear. Breeding success has declined since the late 1990s</w:t>
      </w:r>
      <w:r w:rsidR="00652272" w:rsidRPr="00747758">
        <w:t xml:space="preserve">/early 2000s, but was still &gt;40% in most years up to and including </w:t>
      </w:r>
      <w:r w:rsidR="00652272" w:rsidRPr="00747758">
        <w:lastRenderedPageBreak/>
        <w:t>2006/07</w:t>
      </w:r>
      <w:r w:rsidR="00AB069A" w:rsidRPr="00747758">
        <w:t xml:space="preserve"> (Fig. 2</w:t>
      </w:r>
      <w:r w:rsidRPr="00747758">
        <w:t>).</w:t>
      </w:r>
      <w:r w:rsidR="007D73E0" w:rsidRPr="00747758">
        <w:t xml:space="preserve"> </w:t>
      </w:r>
      <w:r w:rsidR="00652272" w:rsidRPr="00747758">
        <w:t xml:space="preserve">As </w:t>
      </w:r>
      <w:r w:rsidR="005D01FF" w:rsidRPr="00747758">
        <w:t>southern giant petrels</w:t>
      </w:r>
      <w:r w:rsidR="000435DF" w:rsidRPr="00747758">
        <w:t xml:space="preserve"> do not breed until 5-13 years of age</w:t>
      </w:r>
      <w:r w:rsidR="00C118F3" w:rsidRPr="00747758">
        <w:t xml:space="preserve"> </w:t>
      </w:r>
      <w:r w:rsidR="0080538A" w:rsidRPr="00747758">
        <w:fldChar w:fldCharType="begin"/>
      </w:r>
      <w:r w:rsidR="001A1F34" w:rsidRPr="00747758">
        <w:instrText xml:space="preserve"> ADDIN EN.CITE &lt;EndNote&gt;&lt;Cite&gt;&lt;Author&gt;Conroy&lt;/Author&gt;&lt;Year&gt;1972&lt;/Year&gt;&lt;RecNum&gt;142&lt;/RecNum&gt;&lt;DisplayText&gt;(Conroy 1972)&lt;/DisplayText&gt;&lt;record&gt;&lt;rec-number&gt;142&lt;/rec-number&gt;&lt;foreign-keys&gt;&lt;key app="EN" db-id="a9t0da2pes9rvme9sr9p92x82tsarvz0pewe"&gt;142&lt;/key&gt;&lt;/foreign-keys&gt;&lt;ref-type name="Journal Article"&gt;17&lt;/ref-type&gt;&lt;contributors&gt;&lt;authors&gt;&lt;author&gt;Conroy, J. W. H.&lt;/author&gt;&lt;/authors&gt;&lt;tertiary-authors&gt;&lt;author&gt;British Antarctic Survey, Natural Environment Research Council&lt;/author&gt;&lt;/tertiary-authors&gt;&lt;/contributors&gt;&lt;titles&gt;&lt;title&gt;&lt;style face="normal" font="default" size="100%"&gt;Biological aspects of the biology of the Giant Petrel, &lt;/style&gt;&lt;style face="italic" font="default" size="100%"&gt;Macronectes giganteus&lt;/style&gt;&lt;style face="normal" font="default" size="100%"&gt; (Gmelin), in the maritime Antarctic.&lt;/style&gt;&lt;/title&gt;&lt;secondary-title&gt;British Antarctic Survey Scientific Reports&lt;/secondary-title&gt;&lt;/titles&gt;&lt;periodical&gt;&lt;full-title&gt;British Antarctic Survey Scientific Reports&lt;/full-title&gt;&lt;abbr-1&gt;Brit Antarct Surv Sci Rep&lt;/abbr-1&gt;&lt;/periodical&gt;&lt;pages&gt;1-74&lt;/pages&gt;&lt;volume&gt;75&lt;/volume&gt;&lt;dates&gt;&lt;year&gt;1972&lt;/year&gt;&lt;/dates&gt;&lt;publisher&gt;British Antarctic Survey&lt;/publisher&gt;&lt;urls&gt;&lt;/urls&gt;&lt;/record&gt;&lt;/Cite&gt;&lt;/EndNote&gt;</w:instrText>
      </w:r>
      <w:r w:rsidR="0080538A" w:rsidRPr="00747758">
        <w:fldChar w:fldCharType="separate"/>
      </w:r>
      <w:r w:rsidR="00BF7AAC" w:rsidRPr="00747758">
        <w:rPr>
          <w:noProof/>
        </w:rPr>
        <w:t>(</w:t>
      </w:r>
      <w:hyperlink w:anchor="_ENREF_6" w:tooltip="Conroy, 1972 #142" w:history="1">
        <w:r w:rsidR="00A62672" w:rsidRPr="00747758">
          <w:rPr>
            <w:noProof/>
          </w:rPr>
          <w:t>Conroy 1972</w:t>
        </w:r>
      </w:hyperlink>
      <w:r w:rsidR="00BF7AAC" w:rsidRPr="00747758">
        <w:rPr>
          <w:noProof/>
        </w:rPr>
        <w:t>)</w:t>
      </w:r>
      <w:r w:rsidR="0080538A" w:rsidRPr="00747758">
        <w:fldChar w:fldCharType="end"/>
      </w:r>
      <w:r w:rsidR="00652272" w:rsidRPr="00747758">
        <w:t>, and the first year that the population decline became apparent in the study areas monitored annually was 2007/08, it seems that the drop in the number of breeding birds cannot be the consequence of reduced productivity</w:t>
      </w:r>
      <w:r w:rsidR="009F506E" w:rsidRPr="00747758">
        <w:t xml:space="preserve"> in preceding years leading to a shortage of new recruits</w:t>
      </w:r>
      <w:r w:rsidR="00DD2546" w:rsidRPr="00747758">
        <w:t>.</w:t>
      </w:r>
      <w:r w:rsidR="006B76B7" w:rsidRPr="00747758">
        <w:t xml:space="preserve"> </w:t>
      </w:r>
      <w:r w:rsidR="009F506E" w:rsidRPr="00747758">
        <w:t xml:space="preserve">Evidence from other studies indicates that on average, 30% of potential breeding adults do not breed each year </w:t>
      </w:r>
      <w:r w:rsidR="0080538A" w:rsidRPr="00747758">
        <w:fldChar w:fldCharType="begin">
          <w:fldData xml:space="preserve">PEVuZE5vdGU+PENpdGU+PEF1dGhvcj5IdW50ZXI8L0F1dGhvcj48WWVhcj4xOTg0PC9ZZWFyPjxS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</w:fldData>
        </w:fldChar>
      </w:r>
      <w:r w:rsidR="001A1F34" w:rsidRPr="00747758">
        <w:instrText xml:space="preserve"> ADDIN EN.CITE </w:instrText>
      </w:r>
      <w:r w:rsidR="001A1F34" w:rsidRPr="00747758">
        <w:fldChar w:fldCharType="begin">
          <w:fldData xml:space="preserve">PEVuZE5vdGU+PENpdGU+PEF1dGhvcj5IdW50ZXI8L0F1dGhvcj48WWVhcj4xOTg0PC9ZZWFyPjxS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</w:fldData>
        </w:fldChar>
      </w:r>
      <w:r w:rsidR="001A1F34" w:rsidRPr="00747758">
        <w:instrText xml:space="preserve"> ADDIN EN.CITE.DATA </w:instrText>
      </w:r>
      <w:r w:rsidR="001A1F34" w:rsidRPr="00747758">
        <w:fldChar w:fldCharType="end"/>
      </w:r>
      <w:r w:rsidR="0080538A" w:rsidRPr="00747758">
        <w:fldChar w:fldCharType="separate"/>
      </w:r>
      <w:r w:rsidR="009F506E" w:rsidRPr="00747758">
        <w:rPr>
          <w:noProof/>
        </w:rPr>
        <w:t>(</w:t>
      </w:r>
      <w:hyperlink w:anchor="_ENREF_17" w:tooltip="Hunter, 1984 #42" w:history="1">
        <w:r w:rsidR="00A62672" w:rsidRPr="00747758">
          <w:rPr>
            <w:noProof/>
          </w:rPr>
          <w:t>Hunter 1984</w:t>
        </w:r>
      </w:hyperlink>
      <w:r w:rsidR="009F506E" w:rsidRPr="00747758">
        <w:rPr>
          <w:noProof/>
        </w:rPr>
        <w:t xml:space="preserve">; </w:t>
      </w:r>
      <w:hyperlink w:anchor="_ENREF_27" w:tooltip="Quintana, 2006 #26" w:history="1">
        <w:r w:rsidR="00A62672" w:rsidRPr="00747758">
          <w:rPr>
            <w:noProof/>
          </w:rPr>
          <w:t>Quintana et al. 2006</w:t>
        </w:r>
      </w:hyperlink>
      <w:r w:rsidR="009F506E" w:rsidRPr="00747758">
        <w:rPr>
          <w:noProof/>
        </w:rPr>
        <w:t xml:space="preserve">; </w:t>
      </w:r>
      <w:hyperlink w:anchor="_ENREF_34" w:tooltip="Voisin, 1988 #133" w:history="1">
        <w:r w:rsidR="00A62672" w:rsidRPr="00747758">
          <w:rPr>
            <w:noProof/>
          </w:rPr>
          <w:t>Voisin 1988</w:t>
        </w:r>
      </w:hyperlink>
      <w:r w:rsidR="009F506E" w:rsidRPr="00747758">
        <w:rPr>
          <w:noProof/>
        </w:rPr>
        <w:t>)</w:t>
      </w:r>
      <w:r w:rsidR="0080538A" w:rsidRPr="00747758">
        <w:fldChar w:fldCharType="end"/>
      </w:r>
      <w:r w:rsidR="009F506E" w:rsidRPr="00747758">
        <w:t xml:space="preserve">. </w:t>
      </w:r>
      <w:r w:rsidR="00852766" w:rsidRPr="00747758">
        <w:t>Hence,</w:t>
      </w:r>
      <w:r w:rsidR="0079079C" w:rsidRPr="00747758">
        <w:t xml:space="preserve"> </w:t>
      </w:r>
      <w:r w:rsidR="00852766" w:rsidRPr="00747758">
        <w:t>the recent de</w:t>
      </w:r>
      <w:r w:rsidR="0094698F" w:rsidRPr="00747758">
        <w:t>c</w:t>
      </w:r>
      <w:r w:rsidR="00852766" w:rsidRPr="00747758">
        <w:t>line</w:t>
      </w:r>
      <w:r w:rsidR="00814F5B" w:rsidRPr="00747758">
        <w:t xml:space="preserve"> could </w:t>
      </w:r>
      <w:r w:rsidR="009F506E" w:rsidRPr="00747758">
        <w:t>potentially</w:t>
      </w:r>
      <w:r w:rsidR="00814F5B" w:rsidRPr="00747758">
        <w:t xml:space="preserve"> reflect </w:t>
      </w:r>
      <w:r w:rsidR="009F506E" w:rsidRPr="00747758">
        <w:t>high</w:t>
      </w:r>
      <w:r w:rsidR="00392D9D" w:rsidRPr="00747758">
        <w:t>er</w:t>
      </w:r>
      <w:r w:rsidR="009F506E" w:rsidRPr="00747758">
        <w:t xml:space="preserve"> breeding deferral, perhaps in response to natural variability in snow cover or some other localised factor that has also affected breeding success, rather than a widespread deterioration in the environment that has reduced adult survival</w:t>
      </w:r>
      <w:r w:rsidR="00814F5B" w:rsidRPr="00747758">
        <w:t xml:space="preserve">. </w:t>
      </w:r>
      <w:r w:rsidR="009F506E" w:rsidRPr="00747758">
        <w:t xml:space="preserve">If so, the apparently unfavourable conditions </w:t>
      </w:r>
      <w:r w:rsidR="00C5793A" w:rsidRPr="00747758">
        <w:t xml:space="preserve">for breeding </w:t>
      </w:r>
      <w:r w:rsidR="009F506E" w:rsidRPr="00747758">
        <w:t>may be temporary. However, it is clearly important to determine the trends in both population size and breeding success by c</w:t>
      </w:r>
      <w:r w:rsidR="007D73E0" w:rsidRPr="00747758">
        <w:t>ontinued monitoring</w:t>
      </w:r>
      <w:r w:rsidR="009F506E" w:rsidRPr="00747758">
        <w:t xml:space="preserve"> at Signy Island</w:t>
      </w:r>
      <w:r w:rsidR="007D73E0" w:rsidRPr="00747758">
        <w:t xml:space="preserve">, </w:t>
      </w:r>
      <w:r w:rsidR="009F506E" w:rsidRPr="00747758">
        <w:t xml:space="preserve">ideally </w:t>
      </w:r>
      <w:r w:rsidR="007D73E0" w:rsidRPr="00747758">
        <w:t>coupled with surveys of other breeding localities using standard</w:t>
      </w:r>
      <w:r w:rsidR="00FA3320" w:rsidRPr="00747758">
        <w:t>ised</w:t>
      </w:r>
      <w:r w:rsidR="007D73E0" w:rsidRPr="00747758">
        <w:t xml:space="preserve"> methodologies </w:t>
      </w:r>
      <w:r w:rsidR="009F506E" w:rsidRPr="00747758">
        <w:t xml:space="preserve">elsewhere </w:t>
      </w:r>
      <w:r w:rsidR="007D73E0" w:rsidRPr="00747758">
        <w:t>within the S</w:t>
      </w:r>
      <w:r w:rsidR="0059735F" w:rsidRPr="00747758">
        <w:t xml:space="preserve">outh </w:t>
      </w:r>
      <w:r w:rsidR="007D73E0" w:rsidRPr="00747758">
        <w:t xml:space="preserve">Orkney </w:t>
      </w:r>
      <w:r w:rsidR="009F506E" w:rsidRPr="00747758">
        <w:t>Islands</w:t>
      </w:r>
      <w:r w:rsidR="007D73E0" w:rsidRPr="00747758">
        <w:t>.</w:t>
      </w:r>
      <w:r w:rsidRPr="00747758">
        <w:t xml:space="preserve">  </w:t>
      </w:r>
    </w:p>
    <w:p w14:paraId="2353AEF9" w14:textId="2CE5F3E4" w:rsidR="00626DE5" w:rsidRPr="00747758" w:rsidRDefault="0071046D" w:rsidP="00626DE5">
      <w:pPr>
        <w:spacing w:after="120" w:line="360" w:lineRule="auto"/>
        <w:jc w:val="both"/>
      </w:pPr>
      <w:r w:rsidRPr="00747758">
        <w:t xml:space="preserve">According to Patterson et al. (2008), there are an estimated 3,400 breeding pairs of </w:t>
      </w:r>
      <w:r w:rsidR="005D01FF" w:rsidRPr="00747758">
        <w:t>southern giant petrels</w:t>
      </w:r>
      <w:r w:rsidRPr="00747758">
        <w:t xml:space="preserve"> in the South Orkney Islands. This appears to be an extrapolation from the data available up to 1999/2000 for some islands in the group (Signy and Laurie islands, Powell Island and nearby Christoffersen and Michelsen islands). </w:t>
      </w:r>
      <w:r w:rsidR="000E44D7" w:rsidRPr="00747758">
        <w:t xml:space="preserve">However, there </w:t>
      </w:r>
      <w:r w:rsidRPr="00747758">
        <w:t>are</w:t>
      </w:r>
      <w:r w:rsidR="000E44D7" w:rsidRPr="00747758">
        <w:t xml:space="preserve"> no published survey data from </w:t>
      </w:r>
      <w:r w:rsidRPr="00747758">
        <w:t xml:space="preserve">the largest island, </w:t>
      </w:r>
      <w:r w:rsidR="000E44D7" w:rsidRPr="00747758">
        <w:t>Coronation Island</w:t>
      </w:r>
      <w:r w:rsidR="00B10B4A" w:rsidRPr="00747758">
        <w:t xml:space="preserve">, </w:t>
      </w:r>
      <w:r w:rsidRPr="00747758">
        <w:t xml:space="preserve">which is likely to hold substantial </w:t>
      </w:r>
      <w:r w:rsidR="00825AF1" w:rsidRPr="00747758">
        <w:t>numbers</w:t>
      </w:r>
      <w:r w:rsidR="0040719B" w:rsidRPr="00747758">
        <w:t xml:space="preserve">, given the suitability of the habitat and </w:t>
      </w:r>
      <w:r w:rsidR="002205CA" w:rsidRPr="00747758">
        <w:t xml:space="preserve">the </w:t>
      </w:r>
      <w:r w:rsidR="00825AF1" w:rsidRPr="00747758">
        <w:t>high abundance</w:t>
      </w:r>
      <w:r w:rsidR="00C5793A" w:rsidRPr="00747758">
        <w:t xml:space="preserve"> of </w:t>
      </w:r>
      <w:r w:rsidR="0040719B" w:rsidRPr="00747758">
        <w:t xml:space="preserve">other breeding </w:t>
      </w:r>
      <w:r w:rsidR="00C5793A" w:rsidRPr="00747758">
        <w:t>sea</w:t>
      </w:r>
      <w:r w:rsidR="0040719B" w:rsidRPr="00747758">
        <w:t>birds</w:t>
      </w:r>
      <w:r w:rsidR="002205CA" w:rsidRPr="00747758">
        <w:t>,</w:t>
      </w:r>
      <w:r w:rsidR="0040719B" w:rsidRPr="00747758">
        <w:t xml:space="preserve"> including Adelie, chinstrap and gentoo penguins</w:t>
      </w:r>
      <w:r w:rsidR="006C3DA9" w:rsidRPr="00747758">
        <w:t xml:space="preserve"> </w:t>
      </w:r>
      <w:r w:rsidR="00825AF1" w:rsidRPr="00387E8D">
        <w:rPr>
          <w:i/>
        </w:rPr>
        <w:t xml:space="preserve">Pygoscelis </w:t>
      </w:r>
      <w:r w:rsidR="006C3DA9" w:rsidRPr="00747758">
        <w:rPr>
          <w:i/>
        </w:rPr>
        <w:t>papua</w:t>
      </w:r>
      <w:r w:rsidR="0040719B" w:rsidRPr="00747758">
        <w:t xml:space="preserve">, </w:t>
      </w:r>
      <w:r w:rsidR="00E474A5" w:rsidRPr="00747758">
        <w:t>southern</w:t>
      </w:r>
      <w:r w:rsidR="0040719B" w:rsidRPr="00747758">
        <w:t xml:space="preserve"> </w:t>
      </w:r>
      <w:r w:rsidR="003D05C1" w:rsidRPr="00747758">
        <w:t>fulmars</w:t>
      </w:r>
      <w:r w:rsidR="0040719B" w:rsidRPr="00747758">
        <w:t xml:space="preserve"> </w:t>
      </w:r>
      <w:r w:rsidR="006C3DA9" w:rsidRPr="00747758">
        <w:rPr>
          <w:i/>
        </w:rPr>
        <w:t xml:space="preserve">Fulmarus glacialoides </w:t>
      </w:r>
      <w:r w:rsidR="0040719B" w:rsidRPr="00747758">
        <w:t xml:space="preserve">and </w:t>
      </w:r>
      <w:r w:rsidR="002205CA" w:rsidRPr="00747758">
        <w:t xml:space="preserve">South Georgia </w:t>
      </w:r>
      <w:r w:rsidR="0040719B" w:rsidRPr="00747758">
        <w:t>shags</w:t>
      </w:r>
      <w:r w:rsidR="004B7435" w:rsidRPr="00747758">
        <w:t xml:space="preserve"> </w:t>
      </w:r>
      <w:r w:rsidR="004B7435" w:rsidRPr="00747758">
        <w:rPr>
          <w:i/>
        </w:rPr>
        <w:t>Phalacrocorax atriceps</w:t>
      </w:r>
      <w:r w:rsidR="00C44C54" w:rsidRPr="00747758">
        <w:rPr>
          <w:i/>
        </w:rPr>
        <w:t xml:space="preserve"> georgianus</w:t>
      </w:r>
      <w:r w:rsidR="0040719B" w:rsidRPr="00747758">
        <w:t xml:space="preserve">. </w:t>
      </w:r>
      <w:r w:rsidR="00580E6C" w:rsidRPr="00747758">
        <w:t>Combining t</w:t>
      </w:r>
      <w:r w:rsidR="00747EF7" w:rsidRPr="00747758">
        <w:t xml:space="preserve">he </w:t>
      </w:r>
      <w:r w:rsidR="00580E6C" w:rsidRPr="00747758">
        <w:t>most recent surveys</w:t>
      </w:r>
      <w:r w:rsidR="00747EF7" w:rsidRPr="00747758">
        <w:t xml:space="preserve"> at Laurie Island </w:t>
      </w:r>
      <w:r w:rsidR="00275C8D" w:rsidRPr="00747758">
        <w:t xml:space="preserve">of 624 pairs in 2010/11, </w:t>
      </w:r>
      <w:r w:rsidR="0080538A" w:rsidRPr="00747758">
        <w:fldChar w:fldCharType="begin"/>
      </w:r>
      <w:r w:rsidR="004A3739" w:rsidRPr="00747758">
        <w:instrText xml:space="preserve"> ADDIN EN.CITE &lt;EndNote&gt;&lt;Cite&gt;&lt;Author&gt;ACAP&lt;/Author&gt;&lt;Year&gt;2014&lt;/Year&gt;&lt;RecNum&gt;207&lt;/RecNum&gt;&lt;DisplayText&gt;(ACAP 2014a)&lt;/DisplayText&gt;&lt;record&gt;&lt;rec-number&gt;207&lt;/rec-number&gt;&lt;foreign-keys&gt;&lt;key app="EN" db-id="a9t0da2pes9rvme9sr9p92x82tsarvz0pewe"&gt;207&lt;/key&gt;&lt;/foreign-keys&gt;&lt;ref-type name="Online Database"&gt;45&lt;/ref-type&gt;&lt;contributors&gt;&lt;authors&gt;&lt;author&gt;ACAP&lt;/author&gt;&lt;/authors&gt;&lt;/contributors&gt;&lt;titles&gt;&lt;title&gt;ACAP Breeding site No. Area 53. Laurie Island, South Orkney Islands: Southern Giant Petrels in the cold&lt;/title&gt;&lt;/titles&gt;&lt;dates&gt;&lt;year&gt;2014&lt;/year&gt;&lt;pub-dates&gt;&lt;date&gt; 10 October 2014&lt;/date&gt;&lt;/pub-dates&gt;&lt;/dates&gt;&lt;urls&gt;&lt;related-urls&gt;&lt;url&gt;http://www.acap.aq&lt;/url&gt;&lt;/related-urls&gt;&lt;/urls&gt;&lt;/record&gt;&lt;/Cite&gt;&lt;/EndNote&gt;</w:instrText>
      </w:r>
      <w:r w:rsidR="0080538A" w:rsidRPr="00747758">
        <w:fldChar w:fldCharType="separate"/>
      </w:r>
      <w:r w:rsidR="004A3739" w:rsidRPr="00747758">
        <w:rPr>
          <w:noProof/>
        </w:rPr>
        <w:t>(</w:t>
      </w:r>
      <w:hyperlink w:anchor="_ENREF_1" w:tooltip="ACAP, 2014 #207" w:history="1">
        <w:r w:rsidR="00A62672" w:rsidRPr="00747758">
          <w:rPr>
            <w:noProof/>
          </w:rPr>
          <w:t>ACAP 2014a</w:t>
        </w:r>
      </w:hyperlink>
      <w:r w:rsidR="004A3739" w:rsidRPr="00747758">
        <w:rPr>
          <w:noProof/>
        </w:rPr>
        <w:t>)</w:t>
      </w:r>
      <w:r w:rsidR="0080538A" w:rsidRPr="00747758">
        <w:fldChar w:fldCharType="end"/>
      </w:r>
      <w:r w:rsidR="00C63031" w:rsidRPr="00747758">
        <w:t xml:space="preserve">, </w:t>
      </w:r>
      <w:r w:rsidR="000E44D7" w:rsidRPr="00747758">
        <w:t xml:space="preserve">Powell Island </w:t>
      </w:r>
      <w:r w:rsidR="0080538A" w:rsidRPr="00747758">
        <w:fldChar w:fldCharType="begin"/>
      </w:r>
      <w:r w:rsidR="00F626B7" w:rsidRPr="00747758">
        <w:instrText xml:space="preserve"> ADDIN EN.CITE &lt;EndNote&gt;&lt;Cite&gt;&lt;Author&gt;Patterson&lt;/Author&gt;&lt;Year&gt;2008&lt;/Year&gt;&lt;RecNum&gt;48&lt;/RecNum&gt;&lt;Prefix&gt;613 pairs in 1982/83`, &lt;/Prefix&gt;&lt;DisplayText&gt;(613 pairs in 1982/83, Patterson et al. 2008)&lt;/DisplayText&gt;&lt;record&gt;&lt;rec-number&gt;48&lt;/rec-number&gt;&lt;foreign-keys&gt;&lt;key app="EN" db-id="a9t0da2pes9rvme9sr9p92x82tsarvz0pewe"&gt;48&lt;/key&gt;&lt;/foreign-keys&gt;&lt;ref-type name="Journal Article"&gt;17&lt;/ref-type&gt;&lt;contributors&gt;&lt;authors&gt;&lt;author&gt;Patterson, D. L.&lt;/author&gt;&lt;author&gt;Woehler, E. J.&lt;/author&gt;&lt;author&gt;Croxall, J. P.&lt;/author&gt;&lt;author&gt;Cooper, J.&lt;/author&gt;&lt;author&gt;Poncet, S.&lt;/author&gt;&lt;author&gt;Peter, H. -U.&lt;/author&gt;&lt;author&gt;Hunter, S.&lt;/author&gt;&lt;author&gt;Fraser, W. R.&lt;/author&gt;&lt;/authors&gt;&lt;/contributors&gt;&lt;titles&gt;&lt;title&gt;&lt;style face="normal" font="default" size="100%"&gt;Breeding Distribution and Population Status of the Northern Giant Petrel &lt;/style&gt;&lt;style face="italic" font="default" size="100%"&gt;Macronectes halli&lt;/style&gt;&lt;style face="normal" font="default" size="100%"&gt; and the Southern Giant Petrel &lt;/style&gt;&lt;style face="italic" font="default" size="100%"&gt;M. giganteus&lt;/style&gt;&lt;/title&gt;&lt;secondary-title&gt;Marine Ornithology&lt;/secondary-title&gt;&lt;/titles&gt;&lt;periodical&gt;&lt;full-title&gt;Marine Ornithology&lt;/full-title&gt;&lt;abbr-1&gt;Mar Ornithol&lt;/abbr-1&gt;&lt;/periodical&gt;&lt;pages&gt;115-124&lt;/pages&gt;&lt;volume&gt;36&lt;/volume&gt;&lt;dates&gt;&lt;year&gt;2008&lt;/year&gt;&lt;/dates&gt;&lt;urls&gt;&lt;/urls&gt;&lt;/record&gt;&lt;/Cite&gt;&lt;/EndNote&gt;</w:instrText>
      </w:r>
      <w:r w:rsidR="0080538A" w:rsidRPr="00747758">
        <w:fldChar w:fldCharType="separate"/>
      </w:r>
      <w:r w:rsidR="00BF7AAC" w:rsidRPr="00747758">
        <w:rPr>
          <w:noProof/>
        </w:rPr>
        <w:t>(</w:t>
      </w:r>
      <w:hyperlink w:anchor="_ENREF_25" w:tooltip="Patterson, 2008 #48" w:history="1">
        <w:r w:rsidR="00A62672" w:rsidRPr="00747758">
          <w:rPr>
            <w:noProof/>
          </w:rPr>
          <w:t>613 pairs in 1982/83, Patterson et al. 2008</w:t>
        </w:r>
      </w:hyperlink>
      <w:r w:rsidR="00BF7AAC" w:rsidRPr="00747758">
        <w:rPr>
          <w:noProof/>
        </w:rPr>
        <w:t>)</w:t>
      </w:r>
      <w:r w:rsidR="0080538A" w:rsidRPr="00747758">
        <w:fldChar w:fldCharType="end"/>
      </w:r>
      <w:r w:rsidR="000A50BC" w:rsidRPr="00747758">
        <w:t xml:space="preserve"> and Signy Island (1</w:t>
      </w:r>
      <w:r w:rsidR="00F77EEC">
        <w:t>,</w:t>
      </w:r>
      <w:r w:rsidR="000A50BC" w:rsidRPr="00747758">
        <w:t>330 pairs in 2009/10; this study)</w:t>
      </w:r>
      <w:r w:rsidR="00580E6C" w:rsidRPr="00747758">
        <w:t xml:space="preserve">, with a </w:t>
      </w:r>
      <w:r w:rsidR="000A50BC" w:rsidRPr="00747758">
        <w:t>potential 1</w:t>
      </w:r>
      <w:r w:rsidR="00F77EEC">
        <w:t>,</w:t>
      </w:r>
      <w:r w:rsidR="000A50BC" w:rsidRPr="00747758">
        <w:t>000-</w:t>
      </w:r>
      <w:r w:rsidR="00497A97" w:rsidRPr="00747758">
        <w:t>1</w:t>
      </w:r>
      <w:r w:rsidR="00F77EEC">
        <w:t>,</w:t>
      </w:r>
      <w:r w:rsidR="00497A97" w:rsidRPr="00747758">
        <w:t>500</w:t>
      </w:r>
      <w:r w:rsidR="00580E6C" w:rsidRPr="00747758">
        <w:t xml:space="preserve"> breeding pairs at </w:t>
      </w:r>
      <w:r w:rsidR="000A50BC" w:rsidRPr="00747758">
        <w:t xml:space="preserve">Coronation Island, which is not unreasonable given its large size, would suggest a total population for the South Orkney Islands of 3,500-4,000 pairs, </w:t>
      </w:r>
      <w:r w:rsidR="0093717A" w:rsidRPr="00747758">
        <w:t>similar to</w:t>
      </w:r>
      <w:r w:rsidR="00484730" w:rsidRPr="00747758">
        <w:t xml:space="preserve"> </w:t>
      </w:r>
      <w:r w:rsidR="000A50BC" w:rsidRPr="00747758">
        <w:t xml:space="preserve">Patterson et al. (2008), and equivalent to </w:t>
      </w:r>
      <w:r w:rsidR="00497A97" w:rsidRPr="00747758">
        <w:t>7-8</w:t>
      </w:r>
      <w:r w:rsidR="000A50BC" w:rsidRPr="00747758">
        <w:t xml:space="preserve">% of the </w:t>
      </w:r>
      <w:r w:rsidR="00497A97" w:rsidRPr="00747758">
        <w:t>world</w:t>
      </w:r>
      <w:r w:rsidR="000A50BC" w:rsidRPr="00747758">
        <w:t xml:space="preserve"> total </w:t>
      </w:r>
      <w:r w:rsidR="0093717A" w:rsidRPr="00747758">
        <w:t xml:space="preserve">for this species </w:t>
      </w:r>
      <w:r w:rsidR="0080538A" w:rsidRPr="00747758">
        <w:fldChar w:fldCharType="begin"/>
      </w:r>
      <w:r w:rsidR="004A3739" w:rsidRPr="00747758">
        <w:instrText xml:space="preserve"> ADDIN EN.CITE &lt;EndNote&gt;&lt;Cite&gt;&lt;Author&gt;ACAP&lt;/Author&gt;&lt;Year&gt;2014&lt;/Year&gt;&lt;RecNum&gt;144&lt;/RecNum&gt;&lt;DisplayText&gt;(ACAP 2014b)&lt;/DisplayText&gt;&lt;record&gt;&lt;rec-number&gt;144&lt;/rec-number&gt;&lt;foreign-keys&gt;&lt;key app="EN" db-id="a9t0da2pes9rvme9sr9p92x82tsarvz0pewe"&gt;144&lt;/key&gt;&lt;/foreign-keys&gt;&lt;ref-type name="Online Database"&gt;45&lt;/ref-type&gt;&lt;contributors&gt;&lt;authors&gt;&lt;author&gt;ACAP&lt;/author&gt;&lt;/authors&gt;&lt;/contributors&gt;&lt;titles&gt;&lt;title&gt;&lt;style face="normal" font="default" size="100%"&gt;ACAP Species assessment: Southern giant petrel &lt;/style&gt;&lt;style face="italic" font="default" size="100%"&gt;Macronectes giganteus&lt;/style&gt;&lt;style face="normal" font="default" size="100%"&gt;.&lt;/style&gt;&lt;/title&gt;&lt;/titles&gt;&lt;edition&gt;2014&lt;/edition&gt;&lt;dates&gt;&lt;year&gt;2014&lt;/year&gt;&lt;pub-dates&gt;&lt;date&gt;9 September 2014&lt;/date&gt;&lt;/pub-dates&gt;&lt;/dates&gt;&lt;publisher&gt;Agreement on the Conservation of Albatross and Petrels&lt;/publisher&gt;&lt;urls&gt;&lt;related-urls&gt;&lt;url&gt;http://www.acap.aq&lt;/url&gt;&lt;/related-urls&gt;&lt;/urls&gt;&lt;remote-database-name&gt;ACAP Species assessment&lt;/remote-database-name&gt;&lt;remote-database-provider&gt;ACAP (Agreement on the Conservation of Albatross and Petrels). &lt;/remote-database-provider&gt;&lt;/record&gt;&lt;/Cite&gt;&lt;/EndNote&gt;</w:instrText>
      </w:r>
      <w:r w:rsidR="0080538A" w:rsidRPr="00747758">
        <w:fldChar w:fldCharType="separate"/>
      </w:r>
      <w:r w:rsidR="004A3739" w:rsidRPr="00747758">
        <w:rPr>
          <w:noProof/>
        </w:rPr>
        <w:t>(</w:t>
      </w:r>
      <w:hyperlink w:anchor="_ENREF_2" w:tooltip="ACAP, 2014 #144" w:history="1">
        <w:r w:rsidR="00A62672" w:rsidRPr="00747758">
          <w:rPr>
            <w:noProof/>
          </w:rPr>
          <w:t>ACAP 2014b</w:t>
        </w:r>
      </w:hyperlink>
      <w:r w:rsidR="004A3739" w:rsidRPr="00747758">
        <w:rPr>
          <w:noProof/>
        </w:rPr>
        <w:t>)</w:t>
      </w:r>
      <w:r w:rsidR="0080538A" w:rsidRPr="00747758">
        <w:fldChar w:fldCharType="end"/>
      </w:r>
      <w:r w:rsidR="000A50BC" w:rsidRPr="00747758">
        <w:t xml:space="preserve">. </w:t>
      </w:r>
      <w:r w:rsidR="00F62AE3" w:rsidRPr="00747758">
        <w:t>Given t</w:t>
      </w:r>
      <w:r w:rsidR="00497A97" w:rsidRPr="00747758">
        <w:t xml:space="preserve">he </w:t>
      </w:r>
      <w:r w:rsidR="00F62AE3" w:rsidRPr="00747758">
        <w:t>importance</w:t>
      </w:r>
      <w:r w:rsidR="00497A97" w:rsidRPr="00747758">
        <w:t xml:space="preserve"> of the population of this island group in global terms</w:t>
      </w:r>
      <w:r w:rsidR="00F62AE3" w:rsidRPr="00747758">
        <w:t xml:space="preserve">, it is clear </w:t>
      </w:r>
      <w:r w:rsidR="00497A97" w:rsidRPr="00747758">
        <w:t xml:space="preserve">that priorities for monitoring include surveys of </w:t>
      </w:r>
      <w:r w:rsidR="00226D22" w:rsidRPr="00747758">
        <w:t xml:space="preserve">Coronation </w:t>
      </w:r>
      <w:r w:rsidR="00497A97" w:rsidRPr="00747758">
        <w:t xml:space="preserve">Island (never surveyed) and </w:t>
      </w:r>
      <w:r w:rsidR="00BA6D9C" w:rsidRPr="00747758">
        <w:t>Powell</w:t>
      </w:r>
      <w:r w:rsidR="00497A97" w:rsidRPr="00747758">
        <w:t xml:space="preserve"> Island (last surveyed in 1982/83)</w:t>
      </w:r>
      <w:r w:rsidR="00BA6D9C" w:rsidRPr="00747758">
        <w:t xml:space="preserve">, </w:t>
      </w:r>
      <w:r w:rsidR="00497A97" w:rsidRPr="00747758">
        <w:t xml:space="preserve">and continued monitoring at </w:t>
      </w:r>
      <w:r w:rsidR="00BA6D9C" w:rsidRPr="00747758">
        <w:t>Signy and Laurie islands</w:t>
      </w:r>
      <w:r w:rsidR="00497A97" w:rsidRPr="00747758">
        <w:t xml:space="preserve"> to determine whether the decline at Signy Island is continuing or has become evident elsewhere</w:t>
      </w:r>
      <w:r w:rsidR="001E46D6" w:rsidRPr="00747758">
        <w:t>.</w:t>
      </w:r>
    </w:p>
    <w:p w14:paraId="6BDE77AA" w14:textId="7094CF0F" w:rsidR="003401F0" w:rsidRPr="00747758" w:rsidRDefault="003401F0" w:rsidP="00267B4E">
      <w:pPr>
        <w:spacing w:line="360" w:lineRule="auto"/>
        <w:jc w:val="both"/>
      </w:pPr>
      <w:r w:rsidRPr="00747758">
        <w:t>Environmental drivers and future directions</w:t>
      </w:r>
    </w:p>
    <w:p w14:paraId="0784B04A" w14:textId="7C576B7E" w:rsidR="00626DE5" w:rsidRPr="00747758" w:rsidRDefault="00B855A6" w:rsidP="00626DE5">
      <w:pPr>
        <w:spacing w:after="120" w:line="360" w:lineRule="auto"/>
        <w:jc w:val="both"/>
      </w:pPr>
      <w:r w:rsidRPr="00747758">
        <w:lastRenderedPageBreak/>
        <w:t>W</w:t>
      </w:r>
      <w:r w:rsidR="00DE0A4E" w:rsidRPr="00747758">
        <w:t>e were unable to examine the effect</w:t>
      </w:r>
      <w:r w:rsidR="00057ABC" w:rsidRPr="00747758">
        <w:t>s, if any, of seasonal</w:t>
      </w:r>
      <w:r w:rsidR="00C5793A" w:rsidRPr="00747758">
        <w:t>ly</w:t>
      </w:r>
      <w:r w:rsidR="00057ABC" w:rsidRPr="00747758">
        <w:t xml:space="preserve"> adverse weather conditions such as heavy snowfall prior to or during early incubation. </w:t>
      </w:r>
      <w:r w:rsidR="001D0D58" w:rsidRPr="00747758">
        <w:t xml:space="preserve"> Extreme snowfall </w:t>
      </w:r>
      <w:r w:rsidR="00BC50D3" w:rsidRPr="00747758">
        <w:t>can</w:t>
      </w:r>
      <w:r w:rsidR="001D0D58" w:rsidRPr="00747758">
        <w:t xml:space="preserve"> ha</w:t>
      </w:r>
      <w:r w:rsidR="00BC50D3" w:rsidRPr="00747758">
        <w:t>ve</w:t>
      </w:r>
      <w:r w:rsidR="001D0D58" w:rsidRPr="00747758">
        <w:t xml:space="preserve"> a significant </w:t>
      </w:r>
      <w:r w:rsidR="00384D15" w:rsidRPr="00747758">
        <w:t xml:space="preserve">negative </w:t>
      </w:r>
      <w:r w:rsidR="001D0D58" w:rsidRPr="00747758">
        <w:t xml:space="preserve">effect on surface-nesting petrels </w:t>
      </w:r>
      <w:r w:rsidR="0080538A" w:rsidRPr="00747758">
        <w:fldChar w:fldCharType="begin">
          <w:fldData xml:space="preserve">PEVuZE5vdGU+PENpdGU+PEF1dGhvcj5WYW4gRnJhbmVrZXI8L0F1dGhvcj48WWVhcj4yMDAxPC9Z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</w:fldData>
        </w:fldChar>
      </w:r>
      <w:r w:rsidR="00BF7AAC" w:rsidRPr="00747758">
        <w:instrText xml:space="preserve"> ADDIN EN.CITE </w:instrText>
      </w:r>
      <w:r w:rsidR="0080538A" w:rsidRPr="00747758">
        <w:fldChar w:fldCharType="begin">
          <w:fldData xml:space="preserve">PEVuZE5vdGU+PENpdGU+PEF1dGhvcj5WYW4gRnJhbmVrZXI8L0F1dGhvcj48WWVhcj4yMDAxPC9Z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</w:fldData>
        </w:fldChar>
      </w:r>
      <w:r w:rsidR="00BF7AAC" w:rsidRPr="00747758">
        <w:instrText xml:space="preserve"> ADDIN EN.CITE.DATA </w:instrText>
      </w:r>
      <w:r w:rsidR="0080538A" w:rsidRPr="00747758">
        <w:fldChar w:fldCharType="end"/>
      </w:r>
      <w:r w:rsidR="0080538A" w:rsidRPr="00747758">
        <w:fldChar w:fldCharType="separate"/>
      </w:r>
      <w:r w:rsidR="00BF7AAC" w:rsidRPr="00747758">
        <w:rPr>
          <w:noProof/>
        </w:rPr>
        <w:t>(</w:t>
      </w:r>
      <w:hyperlink w:anchor="_ENREF_33" w:tooltip="Van Franeker, 2001 #102" w:history="1">
        <w:r w:rsidR="00A62672" w:rsidRPr="00747758">
          <w:rPr>
            <w:noProof/>
          </w:rPr>
          <w:t>Van Franeker et al. 2001</w:t>
        </w:r>
      </w:hyperlink>
      <w:r w:rsidR="00BF7AAC" w:rsidRPr="00747758">
        <w:rPr>
          <w:noProof/>
        </w:rPr>
        <w:t>)</w:t>
      </w:r>
      <w:r w:rsidR="0080538A" w:rsidRPr="00747758">
        <w:fldChar w:fldCharType="end"/>
      </w:r>
      <w:r w:rsidR="001D0D58" w:rsidRPr="00747758">
        <w:t>.</w:t>
      </w:r>
      <w:r w:rsidR="00DD3DF2" w:rsidRPr="00747758">
        <w:t xml:space="preserve"> Creuwels et al. </w:t>
      </w:r>
      <w:r w:rsidR="0080538A" w:rsidRPr="00747758">
        <w:fldChar w:fldCharType="begin">
          <w:fldData xml:space="preserve">PEVuZE5vdGU+PENpdGUgRXhjbHVkZUF1dGg9IjEiPjxZZWFyPjIwMDU8L1llYXI+PFJlY051bT4x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</w:fldData>
        </w:fldChar>
      </w:r>
      <w:r w:rsidR="00BF7AAC" w:rsidRPr="00747758">
        <w:instrText xml:space="preserve"> ADDIN EN.CITE </w:instrText>
      </w:r>
      <w:r w:rsidR="0080538A" w:rsidRPr="00747758">
        <w:fldChar w:fldCharType="begin">
          <w:fldData xml:space="preserve">PEVuZE5vdGU+PENpdGUgRXhjbHVkZUF1dGg9IjEiPjxZZWFyPjIwMDU8L1llYXI+PFJlY051bT4x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</w:fldData>
        </w:fldChar>
      </w:r>
      <w:r w:rsidR="00BF7AAC" w:rsidRPr="00747758">
        <w:instrText xml:space="preserve"> ADDIN EN.CITE.DATA </w:instrText>
      </w:r>
      <w:r w:rsidR="0080538A" w:rsidRPr="00747758">
        <w:fldChar w:fldCharType="end"/>
      </w:r>
      <w:r w:rsidR="0080538A" w:rsidRPr="00747758">
        <w:fldChar w:fldCharType="separate"/>
      </w:r>
      <w:r w:rsidR="00BF7AAC" w:rsidRPr="00747758">
        <w:rPr>
          <w:noProof/>
        </w:rPr>
        <w:t>(</w:t>
      </w:r>
      <w:hyperlink w:anchor="_ENREF_10" w:tooltip="Creuwels, 2005 #13" w:history="1">
        <w:r w:rsidR="00A62672" w:rsidRPr="00747758">
          <w:rPr>
            <w:noProof/>
          </w:rPr>
          <w:t>2005</w:t>
        </w:r>
      </w:hyperlink>
      <w:r w:rsidR="00BF7AAC" w:rsidRPr="00747758">
        <w:rPr>
          <w:noProof/>
        </w:rPr>
        <w:t>)</w:t>
      </w:r>
      <w:r w:rsidR="0080538A" w:rsidRPr="00747758">
        <w:fldChar w:fldCharType="end"/>
      </w:r>
      <w:r w:rsidR="00DD3DF2" w:rsidRPr="00747758">
        <w:t xml:space="preserve"> also note </w:t>
      </w:r>
      <w:r w:rsidR="00C5793A" w:rsidRPr="00747758">
        <w:t xml:space="preserve">that </w:t>
      </w:r>
      <w:r w:rsidR="00DD3DF2" w:rsidRPr="00747758">
        <w:t xml:space="preserve">breeding </w:t>
      </w:r>
      <w:r w:rsidR="005D01FF" w:rsidRPr="00747758">
        <w:t>southern giant petrels</w:t>
      </w:r>
      <w:r w:rsidR="00DD3DF2" w:rsidRPr="00747758">
        <w:t xml:space="preserve"> </w:t>
      </w:r>
      <w:r w:rsidR="00C5793A" w:rsidRPr="00747758">
        <w:t>take advantage of</w:t>
      </w:r>
      <w:r w:rsidR="004927A6" w:rsidRPr="00747758">
        <w:t xml:space="preserve"> increased</w:t>
      </w:r>
      <w:r w:rsidR="00DD3DF2" w:rsidRPr="00747758">
        <w:t xml:space="preserve"> </w:t>
      </w:r>
      <w:r w:rsidR="00C5793A" w:rsidRPr="00747758">
        <w:t xml:space="preserve">availability </w:t>
      </w:r>
      <w:r w:rsidR="00DD3DF2" w:rsidRPr="00747758">
        <w:t xml:space="preserve">of </w:t>
      </w:r>
      <w:r w:rsidR="00C5793A" w:rsidRPr="00747758">
        <w:t>open</w:t>
      </w:r>
      <w:r w:rsidR="00DD3DF2" w:rsidRPr="00747758">
        <w:t xml:space="preserve"> ground in seasons with </w:t>
      </w:r>
      <w:r w:rsidR="006C3DA9" w:rsidRPr="00747758">
        <w:t>less</w:t>
      </w:r>
      <w:r w:rsidR="00DD3DF2" w:rsidRPr="00747758">
        <w:t xml:space="preserve"> snow cover.</w:t>
      </w:r>
      <w:r w:rsidR="001D0D58" w:rsidRPr="00747758">
        <w:t xml:space="preserve"> </w:t>
      </w:r>
      <w:r w:rsidR="006C3DA9" w:rsidRPr="00747758">
        <w:t>In</w:t>
      </w:r>
      <w:r w:rsidR="00384D15" w:rsidRPr="00747758">
        <w:t xml:space="preserve"> November</w:t>
      </w:r>
      <w:r w:rsidR="00646E10" w:rsidRPr="00747758">
        <w:t xml:space="preserve"> 2007</w:t>
      </w:r>
      <w:r w:rsidR="006C3DA9" w:rsidRPr="00747758">
        <w:t>,</w:t>
      </w:r>
      <w:r w:rsidR="00646E10" w:rsidRPr="00747758">
        <w:t xml:space="preserve"> extensive, deep snow cover was noted at Signy Island: all of the </w:t>
      </w:r>
      <w:r w:rsidR="0080551D" w:rsidRPr="00747758">
        <w:t>study areas</w:t>
      </w:r>
      <w:r w:rsidR="001F2F80" w:rsidRPr="00747758">
        <w:t xml:space="preserve"> </w:t>
      </w:r>
      <w:r w:rsidR="00646E10" w:rsidRPr="00747758">
        <w:t xml:space="preserve">(M1-9) were </w:t>
      </w:r>
      <w:r w:rsidR="00384D15" w:rsidRPr="00747758">
        <w:t>covered with</w:t>
      </w:r>
      <w:r w:rsidR="00646E10" w:rsidRPr="00747758">
        <w:t xml:space="preserve"> drifting snow and many incubating adults were observed with only the top of their heads protruding (</w:t>
      </w:r>
      <w:r w:rsidR="00B5363E" w:rsidRPr="00747758">
        <w:t xml:space="preserve">Dunn, pers. </w:t>
      </w:r>
      <w:r w:rsidR="0059735F" w:rsidRPr="00747758">
        <w:t>obs.</w:t>
      </w:r>
      <w:r w:rsidR="00F77EEC">
        <w:t>).</w:t>
      </w:r>
      <w:r w:rsidR="00646E10" w:rsidRPr="00747758">
        <w:t xml:space="preserve"> Such adverse conditions are likely to be responsible for the </w:t>
      </w:r>
      <w:r w:rsidR="006C3DA9" w:rsidRPr="00747758">
        <w:t>record low count</w:t>
      </w:r>
      <w:r w:rsidR="00646E10" w:rsidRPr="00747758">
        <w:t xml:space="preserve"> of breeding pairs</w:t>
      </w:r>
      <w:r w:rsidR="006C3DA9" w:rsidRPr="00747758">
        <w:t>,</w:t>
      </w:r>
      <w:r w:rsidR="00646E10" w:rsidRPr="00747758">
        <w:t xml:space="preserve"> </w:t>
      </w:r>
      <w:r w:rsidR="00DA4559" w:rsidRPr="00747758">
        <w:t xml:space="preserve">and </w:t>
      </w:r>
      <w:r w:rsidR="006C3DA9" w:rsidRPr="00747758">
        <w:t>poor</w:t>
      </w:r>
      <w:r w:rsidR="00DA4559" w:rsidRPr="00747758">
        <w:t xml:space="preserve"> breeding success </w:t>
      </w:r>
      <w:r w:rsidR="00A469A3" w:rsidRPr="00747758">
        <w:t>(Table 1)</w:t>
      </w:r>
      <w:r w:rsidR="00646E10" w:rsidRPr="00747758">
        <w:t xml:space="preserve">. </w:t>
      </w:r>
      <w:r w:rsidR="0003076D" w:rsidRPr="00747758">
        <w:t>The</w:t>
      </w:r>
      <w:r w:rsidR="00163FCC" w:rsidRPr="00747758">
        <w:t xml:space="preserve"> collection of </w:t>
      </w:r>
      <w:r w:rsidR="0003076D" w:rsidRPr="00747758">
        <w:t xml:space="preserve">a range of </w:t>
      </w:r>
      <w:r w:rsidR="00163FCC" w:rsidRPr="00747758">
        <w:t>environmental parameters</w:t>
      </w:r>
      <w:r w:rsidR="00825AF1" w:rsidRPr="00747758">
        <w:t xml:space="preserve">, including </w:t>
      </w:r>
      <w:r w:rsidR="003447A9" w:rsidRPr="00747758">
        <w:t xml:space="preserve">air temperature and precipitation </w:t>
      </w:r>
      <w:r w:rsidR="00BC50D3" w:rsidRPr="00747758">
        <w:t>may therefore</w:t>
      </w:r>
      <w:r w:rsidR="00AF748E" w:rsidRPr="00747758">
        <w:t xml:space="preserve"> </w:t>
      </w:r>
      <w:r w:rsidR="00BC50D3" w:rsidRPr="00747758">
        <w:t xml:space="preserve">reveal </w:t>
      </w:r>
      <w:r w:rsidR="00AF748E" w:rsidRPr="00747758">
        <w:t xml:space="preserve">relationships </w:t>
      </w:r>
      <w:r w:rsidR="00BC50D3" w:rsidRPr="00747758">
        <w:t>with</w:t>
      </w:r>
      <w:r w:rsidR="00AF748E" w:rsidRPr="00747758">
        <w:t xml:space="preserve"> population dynamics</w:t>
      </w:r>
      <w:r w:rsidR="00163FCC" w:rsidRPr="00747758">
        <w:t xml:space="preserve">. </w:t>
      </w:r>
      <w:r w:rsidR="00E4307B" w:rsidRPr="00747758">
        <w:t>S</w:t>
      </w:r>
      <w:r w:rsidR="003D1ECA" w:rsidRPr="00747758">
        <w:t xml:space="preserve">ince </w:t>
      </w:r>
      <w:r w:rsidR="00D565BE" w:rsidRPr="00747758">
        <w:t xml:space="preserve">both </w:t>
      </w:r>
      <w:r w:rsidR="003D1ECA" w:rsidRPr="00747758">
        <w:t xml:space="preserve">the </w:t>
      </w:r>
      <w:r w:rsidR="00D565BE" w:rsidRPr="00747758">
        <w:t>identification of population changes and the</w:t>
      </w:r>
      <w:r w:rsidR="005C4F55" w:rsidRPr="00747758">
        <w:t>ir</w:t>
      </w:r>
      <w:r w:rsidR="00D565BE" w:rsidRPr="00747758">
        <w:t xml:space="preserve"> </w:t>
      </w:r>
      <w:r w:rsidR="005C4F55" w:rsidRPr="00747758">
        <w:t xml:space="preserve">environmental (including anthropogenic) </w:t>
      </w:r>
      <w:r w:rsidR="00D565BE" w:rsidRPr="00747758">
        <w:t>driv</w:t>
      </w:r>
      <w:r w:rsidR="005C4F55" w:rsidRPr="00747758">
        <w:t>ers</w:t>
      </w:r>
      <w:r w:rsidR="00D565BE" w:rsidRPr="00747758">
        <w:t xml:space="preserve"> </w:t>
      </w:r>
      <w:r w:rsidR="0068226C" w:rsidRPr="00747758">
        <w:t>depend ultimately</w:t>
      </w:r>
      <w:r w:rsidR="00D565BE" w:rsidRPr="00747758">
        <w:t xml:space="preserve"> on the quality of the </w:t>
      </w:r>
      <w:r w:rsidR="005C4F55" w:rsidRPr="00747758">
        <w:t xml:space="preserve">underlying </w:t>
      </w:r>
      <w:r w:rsidR="00D565BE" w:rsidRPr="00747758">
        <w:t xml:space="preserve">data, </w:t>
      </w:r>
      <w:r w:rsidR="005D336A" w:rsidRPr="00747758">
        <w:t xml:space="preserve">standardised surveys are </w:t>
      </w:r>
      <w:r w:rsidR="003E6EE7" w:rsidRPr="00747758">
        <w:t>essential</w:t>
      </w:r>
      <w:r w:rsidR="00E4307B" w:rsidRPr="00747758">
        <w:t xml:space="preserve">, particularly </w:t>
      </w:r>
      <w:r w:rsidR="003E6EE7" w:rsidRPr="00747758">
        <w:t xml:space="preserve">given the influence of stochastic events </w:t>
      </w:r>
      <w:r w:rsidR="0080538A" w:rsidRPr="00747758">
        <w:fldChar w:fldCharType="begin"/>
      </w:r>
      <w:r w:rsidR="00F626B7" w:rsidRPr="00747758">
        <w:instrText xml:space="preserve"> ADDIN EN.CITE &lt;EndNote&gt;&lt;Cite&gt;&lt;Author&gt;Patterson&lt;/Author&gt;&lt;Year&gt;2008&lt;/Year&gt;&lt;RecNum&gt;48&lt;/RecNum&gt;&lt;DisplayText&gt;(Patterson et al. 2008)&lt;/DisplayText&gt;&lt;record&gt;&lt;rec-number&gt;48&lt;/rec-number&gt;&lt;foreign-keys&gt;&lt;key app="EN" db-id="a9t0da2pes9rvme9sr9p92x82tsarvz0pewe"&gt;48&lt;/key&gt;&lt;/foreign-keys&gt;&lt;ref-type name="Journal Article"&gt;17&lt;/ref-type&gt;&lt;contributors&gt;&lt;authors&gt;&lt;author&gt;Patterson, D. L.&lt;/author&gt;&lt;author&gt;Woehler, E. J.&lt;/author&gt;&lt;author&gt;Croxall, J. P.&lt;/author&gt;&lt;author&gt;Cooper, J.&lt;/author&gt;&lt;author&gt;Poncet, S.&lt;/author&gt;&lt;author&gt;Peter, H. -U.&lt;/author&gt;&lt;author&gt;Hunter, S.&lt;/author&gt;&lt;author&gt;Fraser, W. R.&lt;/author&gt;&lt;/authors&gt;&lt;/contributors&gt;&lt;titles&gt;&lt;title&gt;&lt;style face="normal" font="default" size="100%"&gt;Breeding Distribution and Population Status of the Northern Giant Petrel &lt;/style&gt;&lt;style face="italic" font="default" size="100%"&gt;Macronectes halli&lt;/style&gt;&lt;style face="normal" font="default" size="100%"&gt; and the Southern Giant Petrel &lt;/style&gt;&lt;style face="italic" font="default" size="100%"&gt;M. giganteus&lt;/style&gt;&lt;/title&gt;&lt;secondary-title&gt;Marine Ornithology&lt;/secondary-title&gt;&lt;/titles&gt;&lt;periodical&gt;&lt;full-title&gt;Marine Ornithology&lt;/full-title&gt;&lt;abbr-1&gt;Mar Ornithol&lt;/abbr-1&gt;&lt;/periodical&gt;&lt;pages&gt;115-124&lt;/pages&gt;&lt;volume&gt;36&lt;/volume&gt;&lt;dates&gt;&lt;year&gt;2008&lt;/year&gt;&lt;/dates&gt;&lt;urls&gt;&lt;/urls&gt;&lt;/record&gt;&lt;/Cite&gt;&lt;/EndNote&gt;</w:instrText>
      </w:r>
      <w:r w:rsidR="0080538A" w:rsidRPr="00747758">
        <w:fldChar w:fldCharType="separate"/>
      </w:r>
      <w:r w:rsidR="00BF7AAC" w:rsidRPr="00747758">
        <w:rPr>
          <w:noProof/>
        </w:rPr>
        <w:t>(</w:t>
      </w:r>
      <w:hyperlink w:anchor="_ENREF_25" w:tooltip="Patterson, 2008 #48" w:history="1">
        <w:r w:rsidR="00A62672" w:rsidRPr="00747758">
          <w:rPr>
            <w:noProof/>
          </w:rPr>
          <w:t>Patterson et al. 2008</w:t>
        </w:r>
      </w:hyperlink>
      <w:r w:rsidR="00BF7AAC" w:rsidRPr="00747758">
        <w:rPr>
          <w:noProof/>
        </w:rPr>
        <w:t>)</w:t>
      </w:r>
      <w:r w:rsidR="0080538A" w:rsidRPr="00747758">
        <w:fldChar w:fldCharType="end"/>
      </w:r>
      <w:r w:rsidR="003E6EE7" w:rsidRPr="00747758">
        <w:t>.</w:t>
      </w:r>
      <w:r w:rsidR="00E4307B" w:rsidRPr="00747758">
        <w:t xml:space="preserve"> </w:t>
      </w:r>
      <w:r w:rsidR="00205740" w:rsidRPr="00747758">
        <w:t xml:space="preserve"> </w:t>
      </w:r>
      <w:r w:rsidR="00052EA3" w:rsidRPr="00747758">
        <w:t>U</w:t>
      </w:r>
      <w:r w:rsidR="0001235E" w:rsidRPr="00747758">
        <w:t>se of remote technology</w:t>
      </w:r>
      <w:r w:rsidR="00A46C28" w:rsidRPr="00747758">
        <w:t xml:space="preserve"> </w:t>
      </w:r>
      <w:r w:rsidR="0080538A" w:rsidRPr="00747758">
        <w:fldChar w:fldCharType="begin">
          <w:fldData xml:space="preserve">PEVuZE5vdGU+PENpdGU+PEF1dGhvcj5OZXdiZXJ5PC9BdXRob3I+PFllYXI+MjAwOTwvWWVhcj48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</w:fldData>
        </w:fldChar>
      </w:r>
      <w:r w:rsidR="001A1F34" w:rsidRPr="00747758">
        <w:instrText xml:space="preserve"> ADDIN EN.CITE </w:instrText>
      </w:r>
      <w:r w:rsidR="001A1F34" w:rsidRPr="00747758">
        <w:fldChar w:fldCharType="begin">
          <w:fldData xml:space="preserve">PEVuZE5vdGU+PENpdGU+PEF1dGhvcj5OZXdiZXJ5PC9BdXRob3I+PFllYXI+MjAwOTwvWWVhcj48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</w:fldData>
        </w:fldChar>
      </w:r>
      <w:r w:rsidR="001A1F34" w:rsidRPr="00747758">
        <w:instrText xml:space="preserve"> ADDIN EN.CITE.DATA </w:instrText>
      </w:r>
      <w:r w:rsidR="001A1F34" w:rsidRPr="00747758">
        <w:fldChar w:fldCharType="end"/>
      </w:r>
      <w:r w:rsidR="0080538A" w:rsidRPr="00747758">
        <w:fldChar w:fldCharType="separate"/>
      </w:r>
      <w:r w:rsidR="00BF7AAC" w:rsidRPr="00747758">
        <w:rPr>
          <w:noProof/>
        </w:rPr>
        <w:t>(</w:t>
      </w:r>
      <w:hyperlink w:anchor="_ENREF_24" w:tooltip="Newbery, 2009 #94" w:history="1">
        <w:r w:rsidR="00A62672" w:rsidRPr="00747758">
          <w:rPr>
            <w:noProof/>
          </w:rPr>
          <w:t>Newbery and Southwell 2009</w:t>
        </w:r>
      </w:hyperlink>
      <w:r w:rsidR="00BF7AAC" w:rsidRPr="00747758">
        <w:rPr>
          <w:noProof/>
        </w:rPr>
        <w:t xml:space="preserve">; </w:t>
      </w:r>
      <w:hyperlink w:anchor="_ENREF_30" w:tooltip="Southwell, 2010 #98" w:history="1">
        <w:r w:rsidR="00A62672" w:rsidRPr="00747758">
          <w:rPr>
            <w:noProof/>
          </w:rPr>
          <w:t>Southwell et al. 2010</w:t>
        </w:r>
      </w:hyperlink>
      <w:r w:rsidR="00BF7AAC" w:rsidRPr="00747758">
        <w:rPr>
          <w:noProof/>
        </w:rPr>
        <w:t>)</w:t>
      </w:r>
      <w:r w:rsidR="0080538A" w:rsidRPr="00747758">
        <w:fldChar w:fldCharType="end"/>
      </w:r>
      <w:r w:rsidR="00A46C28" w:rsidRPr="00747758">
        <w:t xml:space="preserve">, </w:t>
      </w:r>
      <w:r w:rsidR="00052EA3" w:rsidRPr="00747758">
        <w:t xml:space="preserve">may </w:t>
      </w:r>
      <w:r w:rsidR="004B720E" w:rsidRPr="00747758">
        <w:t xml:space="preserve">also </w:t>
      </w:r>
      <w:r w:rsidR="00052EA3" w:rsidRPr="00747758">
        <w:t>improve</w:t>
      </w:r>
      <w:r w:rsidR="0059735F" w:rsidRPr="00747758">
        <w:t xml:space="preserve"> </w:t>
      </w:r>
      <w:r w:rsidR="00664BCC" w:rsidRPr="00747758">
        <w:t xml:space="preserve">the </w:t>
      </w:r>
      <w:r w:rsidR="005C4F55" w:rsidRPr="00747758">
        <w:t xml:space="preserve">quality of the </w:t>
      </w:r>
      <w:r w:rsidR="00664BCC" w:rsidRPr="00747758">
        <w:t>data</w:t>
      </w:r>
      <w:r w:rsidR="005C4F55" w:rsidRPr="00747758">
        <w:t xml:space="preserve"> or validate assumptions about nest failure rates</w:t>
      </w:r>
      <w:r w:rsidR="00664BCC" w:rsidRPr="00747758">
        <w:t xml:space="preserve">, </w:t>
      </w:r>
      <w:r w:rsidR="005C4F55" w:rsidRPr="00747758">
        <w:t>overcoming the limitation of lack of</w:t>
      </w:r>
      <w:r w:rsidR="00205740" w:rsidRPr="00747758">
        <w:t xml:space="preserve"> personnel </w:t>
      </w:r>
      <w:r w:rsidR="005C4F55" w:rsidRPr="00747758">
        <w:t>during</w:t>
      </w:r>
      <w:r w:rsidR="00205740" w:rsidRPr="00747758">
        <w:t xml:space="preserve"> the</w:t>
      </w:r>
      <w:r w:rsidR="00664BCC" w:rsidRPr="00747758">
        <w:t xml:space="preserve"> early and later stages of each breeding season.</w:t>
      </w:r>
      <w:r w:rsidR="0001235E" w:rsidRPr="00747758">
        <w:t xml:space="preserve"> </w:t>
      </w:r>
      <w:r w:rsidR="0099288E" w:rsidRPr="00747758">
        <w:t>Remotely</w:t>
      </w:r>
      <w:r w:rsidR="005C4F55" w:rsidRPr="00747758">
        <w:t>-</w:t>
      </w:r>
      <w:r w:rsidR="0099288E" w:rsidRPr="00747758">
        <w:t>sensed</w:t>
      </w:r>
      <w:r w:rsidR="00D82EF5" w:rsidRPr="00747758">
        <w:t xml:space="preserve"> </w:t>
      </w:r>
      <w:r w:rsidR="0099288E" w:rsidRPr="00747758">
        <w:t xml:space="preserve">satellite imagery </w:t>
      </w:r>
      <w:r w:rsidR="005C4F55" w:rsidRPr="00747758">
        <w:t xml:space="preserve">may </w:t>
      </w:r>
      <w:r w:rsidR="00D71B51" w:rsidRPr="00747758">
        <w:t xml:space="preserve">offer a further alternative mechanism </w:t>
      </w:r>
      <w:r w:rsidR="0099288E" w:rsidRPr="00747758">
        <w:t>for estimating the size of seabird breeding populations</w:t>
      </w:r>
      <w:r w:rsidR="00BC50D3" w:rsidRPr="00747758">
        <w:t>;</w:t>
      </w:r>
      <w:r w:rsidR="00FF4DE5" w:rsidRPr="00747758">
        <w:t xml:space="preserve"> </w:t>
      </w:r>
      <w:r w:rsidR="00BC50D3" w:rsidRPr="00747758">
        <w:t>h</w:t>
      </w:r>
      <w:r w:rsidR="00FF4DE5" w:rsidRPr="00747758">
        <w:t>owever</w:t>
      </w:r>
      <w:r w:rsidR="00FA19A3" w:rsidRPr="00747758">
        <w:t xml:space="preserve">, </w:t>
      </w:r>
      <w:r w:rsidR="00BC50D3" w:rsidRPr="00747758">
        <w:t xml:space="preserve">it may be difficult to </w:t>
      </w:r>
      <w:r w:rsidR="00D20073" w:rsidRPr="00747758">
        <w:t xml:space="preserve">distinguish breeding </w:t>
      </w:r>
      <w:r w:rsidR="00FF4DE5" w:rsidRPr="00747758">
        <w:t>and non</w:t>
      </w:r>
      <w:r w:rsidR="00F87328" w:rsidRPr="00747758">
        <w:t>-</w:t>
      </w:r>
      <w:r w:rsidR="00FF4DE5" w:rsidRPr="00747758">
        <w:t xml:space="preserve">breeding </w:t>
      </w:r>
      <w:r w:rsidR="005D01FF" w:rsidRPr="00747758">
        <w:t>southern giant petrels</w:t>
      </w:r>
      <w:r w:rsidR="00D71B51" w:rsidRPr="00747758">
        <w:t xml:space="preserve"> from surrounding terrain w</w:t>
      </w:r>
      <w:r w:rsidR="00FF4DE5" w:rsidRPr="00747758">
        <w:t xml:space="preserve">hen there may be </w:t>
      </w:r>
      <w:r w:rsidR="00D71B51" w:rsidRPr="00747758">
        <w:t>little or no guano signature</w:t>
      </w:r>
      <w:r w:rsidR="00FF4DE5" w:rsidRPr="00747758">
        <w:t>,</w:t>
      </w:r>
      <w:r w:rsidR="00D71B51" w:rsidRPr="00747758">
        <w:t xml:space="preserve"> and </w:t>
      </w:r>
      <w:r w:rsidR="00BC50D3" w:rsidRPr="00747758">
        <w:t>to</w:t>
      </w:r>
      <w:r w:rsidR="00D71B51" w:rsidRPr="00747758">
        <w:t xml:space="preserve"> obtain cloud-free imagery at the optimal time</w:t>
      </w:r>
      <w:r w:rsidR="00FF4DE5" w:rsidRPr="00747758">
        <w:t>s of year</w:t>
      </w:r>
      <w:r w:rsidR="00D71B51" w:rsidRPr="00747758">
        <w:t xml:space="preserve"> </w:t>
      </w:r>
      <w:r w:rsidR="0080538A" w:rsidRPr="00747758">
        <w:fldChar w:fldCharType="begin">
          <w:fldData xml:space="preserve">PEVuZE5vdGU+PENpdGU+PEF1dGhvcj5GcmV0d2VsbDwvQXV0aG9yPjxZZWFyPjIwMTU8L1llYXI+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</w:fldData>
        </w:fldChar>
      </w:r>
      <w:r w:rsidR="001A1F34" w:rsidRPr="00747758">
        <w:instrText xml:space="preserve"> ADDIN EN.CITE </w:instrText>
      </w:r>
      <w:r w:rsidR="001A1F34" w:rsidRPr="00747758">
        <w:fldChar w:fldCharType="begin">
          <w:fldData xml:space="preserve">PEVuZE5vdGU+PENpdGU+PEF1dGhvcj5GcmV0d2VsbDwvQXV0aG9yPjxZZWFyPjIwMTU8L1llYXI+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</w:fldData>
        </w:fldChar>
      </w:r>
      <w:r w:rsidR="001A1F34" w:rsidRPr="00747758">
        <w:instrText xml:space="preserve"> ADDIN EN.CITE.DATA </w:instrText>
      </w:r>
      <w:r w:rsidR="001A1F34" w:rsidRPr="00747758">
        <w:fldChar w:fldCharType="end"/>
      </w:r>
      <w:r w:rsidR="0080538A" w:rsidRPr="00747758">
        <w:fldChar w:fldCharType="separate"/>
      </w:r>
      <w:r w:rsidR="00930CD1" w:rsidRPr="00747758">
        <w:rPr>
          <w:noProof/>
        </w:rPr>
        <w:t>(</w:t>
      </w:r>
      <w:hyperlink w:anchor="_ENREF_14" w:tooltip="Fretwell, 2015 #210" w:history="1">
        <w:r w:rsidR="00A62672" w:rsidRPr="00747758">
          <w:rPr>
            <w:noProof/>
          </w:rPr>
          <w:t>Fretwell et al. 2015</w:t>
        </w:r>
      </w:hyperlink>
      <w:r w:rsidR="00930CD1" w:rsidRPr="00747758">
        <w:rPr>
          <w:noProof/>
        </w:rPr>
        <w:t xml:space="preserve">; </w:t>
      </w:r>
      <w:hyperlink w:anchor="_ENREF_20" w:tooltip="Lynch, 2012 #90" w:history="1">
        <w:r w:rsidR="00A62672" w:rsidRPr="00747758">
          <w:rPr>
            <w:noProof/>
          </w:rPr>
          <w:t>Lynch et al. 2012</w:t>
        </w:r>
      </w:hyperlink>
      <w:r w:rsidR="00930CD1" w:rsidRPr="00747758">
        <w:rPr>
          <w:noProof/>
        </w:rPr>
        <w:t xml:space="preserve">; </w:t>
      </w:r>
      <w:hyperlink w:anchor="_ENREF_31" w:tooltip="Southwell, 2013 #101" w:history="1">
        <w:r w:rsidR="00A62672" w:rsidRPr="00747758">
          <w:rPr>
            <w:noProof/>
          </w:rPr>
          <w:t>Southwell et al. 2013</w:t>
        </w:r>
      </w:hyperlink>
      <w:r w:rsidR="00930CD1" w:rsidRPr="00747758">
        <w:rPr>
          <w:noProof/>
        </w:rPr>
        <w:t>)</w:t>
      </w:r>
      <w:r w:rsidR="0080538A" w:rsidRPr="00747758">
        <w:fldChar w:fldCharType="end"/>
      </w:r>
      <w:r w:rsidR="00D71B51" w:rsidRPr="00747758">
        <w:t xml:space="preserve">. </w:t>
      </w:r>
    </w:p>
    <w:p w14:paraId="2574E8A4" w14:textId="77777777" w:rsidR="0031576A" w:rsidRPr="00747758" w:rsidRDefault="0031576A" w:rsidP="00267B4E">
      <w:pPr>
        <w:spacing w:line="360" w:lineRule="auto"/>
        <w:jc w:val="both"/>
        <w:rPr>
          <w:b/>
          <w:bCs/>
        </w:rPr>
      </w:pPr>
      <w:r w:rsidRPr="00747758">
        <w:rPr>
          <w:b/>
          <w:bCs/>
        </w:rPr>
        <w:t>Acknowledgements</w:t>
      </w:r>
    </w:p>
    <w:p w14:paraId="55350435" w14:textId="6516F2D8" w:rsidR="00626DE5" w:rsidRPr="00747758" w:rsidRDefault="0031576A" w:rsidP="00626DE5">
      <w:pPr>
        <w:spacing w:after="120" w:line="360" w:lineRule="auto"/>
        <w:jc w:val="both"/>
      </w:pPr>
      <w:r w:rsidRPr="00747758">
        <w:t>We thank all the members of the Signy Island Research Station, British Antarctic Survey (BAS) who have contributed to and supported the SGP</w:t>
      </w:r>
      <w:r w:rsidR="009A315D" w:rsidRPr="00747758">
        <w:t xml:space="preserve"> long-term monitoring programme, in particular</w:t>
      </w:r>
      <w:r w:rsidR="00307AFF" w:rsidRPr="00747758">
        <w:t xml:space="preserve"> to Amanda Lynnes, Dirk Briggs </w:t>
      </w:r>
      <w:r w:rsidR="009A315D" w:rsidRPr="00747758">
        <w:t>and Derren Fox.</w:t>
      </w:r>
      <w:r w:rsidRPr="00747758">
        <w:t xml:space="preserve">  </w:t>
      </w:r>
      <w:r w:rsidR="009A315D" w:rsidRPr="00747758">
        <w:t>T</w:t>
      </w:r>
      <w:r w:rsidRPr="00747758">
        <w:t xml:space="preserve">hanks are </w:t>
      </w:r>
      <w:r w:rsidR="009A315D" w:rsidRPr="00747758">
        <w:t xml:space="preserve">also </w:t>
      </w:r>
      <w:r w:rsidRPr="00747758">
        <w:t>extended to</w:t>
      </w:r>
      <w:r w:rsidR="00353CD9" w:rsidRPr="00747758">
        <w:rPr>
          <w:color w:val="FF0000"/>
        </w:rPr>
        <w:t xml:space="preserve"> </w:t>
      </w:r>
      <w:r w:rsidR="00353CD9" w:rsidRPr="00747758">
        <w:t xml:space="preserve">Phil Trathan </w:t>
      </w:r>
      <w:r w:rsidRPr="00747758">
        <w:t xml:space="preserve">for </w:t>
      </w:r>
      <w:r w:rsidR="005C4F55" w:rsidRPr="00747758">
        <w:t xml:space="preserve">helpful </w:t>
      </w:r>
      <w:r w:rsidRPr="00747758">
        <w:t xml:space="preserve">advice and comments.  </w:t>
      </w:r>
      <w:r w:rsidR="00666F1C" w:rsidRPr="00747758">
        <w:t>This study is part of the Ecosystems component of the British Antarctic Survey Polar Science for Planet Earth Programme, funded by The Natural Environment Research Council.</w:t>
      </w:r>
    </w:p>
    <w:p w14:paraId="0F65611C" w14:textId="77777777" w:rsidR="00EB7268" w:rsidRPr="00747758" w:rsidRDefault="00EB7268" w:rsidP="00EB7268">
      <w:pPr>
        <w:spacing w:line="360" w:lineRule="auto"/>
        <w:jc w:val="both"/>
        <w:rPr>
          <w:b/>
          <w:bCs/>
        </w:rPr>
      </w:pPr>
      <w:r w:rsidRPr="00747758">
        <w:rPr>
          <w:b/>
          <w:bCs/>
        </w:rPr>
        <w:t>Ethical Approval</w:t>
      </w:r>
    </w:p>
    <w:p w14:paraId="3F40DA34" w14:textId="42AF8875" w:rsidR="00626DE5" w:rsidRPr="00747758" w:rsidRDefault="00EB7268" w:rsidP="00626DE5">
      <w:pPr>
        <w:spacing w:after="120" w:line="360" w:lineRule="auto"/>
        <w:jc w:val="both"/>
      </w:pPr>
      <w:r w:rsidRPr="00747758">
        <w:rPr>
          <w:bCs/>
        </w:rPr>
        <w:t>All procedures performed in studies involving animals were in accordance with the ethical standards of the institution or practice at which the studies were conducted.</w:t>
      </w:r>
    </w:p>
    <w:p w14:paraId="3A4030FA" w14:textId="644232B1" w:rsidR="00047372" w:rsidRPr="00747758" w:rsidRDefault="009A4318" w:rsidP="0025423C">
      <w:pPr>
        <w:spacing w:line="360" w:lineRule="auto"/>
        <w:jc w:val="both"/>
        <w:rPr>
          <w:b/>
          <w:sz w:val="22"/>
          <w:szCs w:val="22"/>
        </w:rPr>
      </w:pPr>
      <w:r w:rsidRPr="00747758">
        <w:rPr>
          <w:b/>
        </w:rPr>
        <w:t>R</w:t>
      </w:r>
      <w:r w:rsidR="00747758" w:rsidRPr="00747758">
        <w:rPr>
          <w:b/>
        </w:rPr>
        <w:t>eferences</w:t>
      </w:r>
    </w:p>
    <w:p w14:paraId="082B9C12" w14:textId="228D4563" w:rsidR="00A62672" w:rsidRPr="00A5635B" w:rsidRDefault="0080538A" w:rsidP="00A62672">
      <w:pPr>
        <w:ind w:left="720" w:hanging="720"/>
        <w:rPr>
          <w:noProof/>
          <w:sz w:val="20"/>
          <w:szCs w:val="20"/>
        </w:rPr>
      </w:pPr>
      <w:r>
        <w:lastRenderedPageBreak/>
        <w:fldChar w:fldCharType="begin"/>
      </w:r>
      <w:r w:rsidR="00BF7AAC">
        <w:instrText xml:space="preserve"> ADDIN EN.REFLIST </w:instrText>
      </w:r>
      <w:r>
        <w:fldChar w:fldCharType="separate"/>
      </w:r>
      <w:bookmarkStart w:id="1" w:name="_ENREF_1"/>
      <w:r w:rsidR="00A62672" w:rsidRPr="00A5635B">
        <w:rPr>
          <w:noProof/>
          <w:sz w:val="20"/>
          <w:szCs w:val="20"/>
        </w:rPr>
        <w:t xml:space="preserve">ACAP (2014a) ACAP Breeding site No. Area 53. Laurie Island, South Orkney Islands: Southern Giant Petrels in the cold. </w:t>
      </w:r>
      <w:hyperlink r:id="rId10" w:history="1">
        <w:r w:rsidR="00A62672" w:rsidRPr="00A5635B">
          <w:rPr>
            <w:rStyle w:val="Hyperlink"/>
            <w:noProof/>
            <w:sz w:val="20"/>
            <w:szCs w:val="20"/>
          </w:rPr>
          <w:t>http://www.acap.aq</w:t>
        </w:r>
      </w:hyperlink>
      <w:r w:rsidR="00A62672" w:rsidRPr="00A5635B">
        <w:rPr>
          <w:noProof/>
          <w:sz w:val="20"/>
          <w:szCs w:val="20"/>
        </w:rPr>
        <w:t>. Accessed 10 October 2014</w:t>
      </w:r>
      <w:bookmarkEnd w:id="1"/>
      <w:r w:rsidR="00A62672" w:rsidRPr="00A5635B">
        <w:rPr>
          <w:noProof/>
          <w:sz w:val="20"/>
          <w:szCs w:val="20"/>
        </w:rPr>
        <w:t>.</w:t>
      </w:r>
    </w:p>
    <w:p w14:paraId="2C2B6AAF" w14:textId="00637502" w:rsidR="00A62672" w:rsidRPr="00A5635B" w:rsidRDefault="00A62672" w:rsidP="00A62672">
      <w:pPr>
        <w:ind w:left="720" w:hanging="720"/>
        <w:rPr>
          <w:noProof/>
          <w:sz w:val="20"/>
          <w:szCs w:val="20"/>
        </w:rPr>
      </w:pPr>
      <w:bookmarkStart w:id="2" w:name="_ENREF_2"/>
      <w:r w:rsidRPr="00A5635B">
        <w:rPr>
          <w:noProof/>
          <w:sz w:val="20"/>
          <w:szCs w:val="20"/>
        </w:rPr>
        <w:t xml:space="preserve">ACAP (2014b) ACAP Species assessment: Southern giant petrel </w:t>
      </w:r>
      <w:r w:rsidRPr="00A5635B">
        <w:rPr>
          <w:i/>
          <w:noProof/>
          <w:sz w:val="20"/>
          <w:szCs w:val="20"/>
        </w:rPr>
        <w:t>Macronectes giganteus</w:t>
      </w:r>
      <w:r w:rsidRPr="00A5635B">
        <w:rPr>
          <w:noProof/>
          <w:sz w:val="20"/>
          <w:szCs w:val="20"/>
        </w:rPr>
        <w:t xml:space="preserve">. Agreement on the Conservation of Albatross and Petrels. </w:t>
      </w:r>
      <w:hyperlink r:id="rId11" w:history="1">
        <w:r w:rsidRPr="00A5635B">
          <w:rPr>
            <w:rStyle w:val="Hyperlink"/>
            <w:noProof/>
            <w:sz w:val="20"/>
            <w:szCs w:val="20"/>
          </w:rPr>
          <w:t>http://www.acap.aq</w:t>
        </w:r>
      </w:hyperlink>
      <w:r w:rsidRPr="00A5635B">
        <w:rPr>
          <w:noProof/>
          <w:sz w:val="20"/>
          <w:szCs w:val="20"/>
        </w:rPr>
        <w:t>. Accessed 9 September 2014</w:t>
      </w:r>
      <w:bookmarkEnd w:id="2"/>
      <w:r w:rsidRPr="00A5635B">
        <w:rPr>
          <w:noProof/>
          <w:sz w:val="20"/>
          <w:szCs w:val="20"/>
        </w:rPr>
        <w:t>.</w:t>
      </w:r>
    </w:p>
    <w:p w14:paraId="170E4E75" w14:textId="7B66FD33" w:rsidR="00A62672" w:rsidRPr="00A5635B" w:rsidRDefault="00A62672" w:rsidP="00A62672">
      <w:pPr>
        <w:ind w:left="720" w:hanging="720"/>
        <w:rPr>
          <w:noProof/>
          <w:sz w:val="20"/>
          <w:szCs w:val="20"/>
        </w:rPr>
      </w:pPr>
      <w:bookmarkStart w:id="3" w:name="_ENREF_3"/>
      <w:r w:rsidRPr="00A5635B">
        <w:rPr>
          <w:noProof/>
          <w:sz w:val="20"/>
          <w:szCs w:val="20"/>
        </w:rPr>
        <w:t>Ardley RAB (1936) The birds of the</w:t>
      </w:r>
      <w:r w:rsidR="008B4965">
        <w:rPr>
          <w:noProof/>
          <w:sz w:val="20"/>
          <w:szCs w:val="20"/>
        </w:rPr>
        <w:t xml:space="preserve"> South Orkney Islands. Discover Rep</w:t>
      </w:r>
      <w:r w:rsidRPr="00A5635B">
        <w:rPr>
          <w:noProof/>
          <w:sz w:val="20"/>
          <w:szCs w:val="20"/>
        </w:rPr>
        <w:t xml:space="preserve"> 12:349-376</w:t>
      </w:r>
      <w:bookmarkEnd w:id="3"/>
    </w:p>
    <w:p w14:paraId="40FFAF6D" w14:textId="77777777" w:rsidR="00A62672" w:rsidRPr="00A5635B" w:rsidRDefault="00A62672" w:rsidP="00A62672">
      <w:pPr>
        <w:ind w:left="720" w:hanging="720"/>
        <w:rPr>
          <w:noProof/>
          <w:sz w:val="20"/>
          <w:szCs w:val="20"/>
        </w:rPr>
      </w:pPr>
      <w:bookmarkStart w:id="4" w:name="_ENREF_4"/>
      <w:r w:rsidRPr="00A5635B">
        <w:rPr>
          <w:noProof/>
          <w:sz w:val="20"/>
          <w:szCs w:val="20"/>
        </w:rPr>
        <w:t>Braun CB, Mustafa O, Nordt A, Pfeiffer S, Peter H-U (2012) Environmental monitoring and management proposals for the Fildes Region, King George Island, Antarctica. Polar Res 31:18206 doi:10.3402/polar.v31i0.18206</w:t>
      </w:r>
      <w:bookmarkEnd w:id="4"/>
    </w:p>
    <w:p w14:paraId="540F451A" w14:textId="6BCCF6C7" w:rsidR="00A62672" w:rsidRPr="00A5635B" w:rsidRDefault="00A62672" w:rsidP="00A62672">
      <w:pPr>
        <w:ind w:left="720" w:hanging="720"/>
        <w:rPr>
          <w:noProof/>
          <w:sz w:val="20"/>
          <w:szCs w:val="20"/>
        </w:rPr>
      </w:pPr>
      <w:bookmarkStart w:id="5" w:name="_ENREF_5"/>
      <w:r w:rsidRPr="00A5635B">
        <w:rPr>
          <w:noProof/>
          <w:sz w:val="20"/>
          <w:szCs w:val="20"/>
        </w:rPr>
        <w:t xml:space="preserve">Brook J (1975) Ornithological Report, Signy Island. </w:t>
      </w:r>
      <w:r w:rsidR="009C487D" w:rsidRPr="00A5635B">
        <w:rPr>
          <w:noProof/>
          <w:sz w:val="20"/>
          <w:szCs w:val="20"/>
        </w:rPr>
        <w:t>Repor</w:t>
      </w:r>
      <w:r w:rsidRPr="00A5635B">
        <w:rPr>
          <w:noProof/>
          <w:sz w:val="20"/>
          <w:szCs w:val="20"/>
        </w:rPr>
        <w:t xml:space="preserve">t </w:t>
      </w:r>
      <w:r w:rsidRPr="00A5635B">
        <w:rPr>
          <w:rFonts w:eastAsia="Calibri"/>
          <w:sz w:val="20"/>
          <w:szCs w:val="20"/>
          <w:lang w:val="en-US"/>
        </w:rPr>
        <w:t>AD6/2H/1975/Q.</w:t>
      </w:r>
      <w:r w:rsidRPr="00A5635B">
        <w:rPr>
          <w:rFonts w:ascii="Helvetica" w:eastAsia="Calibri" w:hAnsi="Helvetica" w:cs="Helvetica"/>
          <w:sz w:val="20"/>
          <w:szCs w:val="20"/>
          <w:lang w:val="en-US"/>
        </w:rPr>
        <w:t xml:space="preserve"> </w:t>
      </w:r>
      <w:r w:rsidRPr="00A5635B">
        <w:rPr>
          <w:noProof/>
          <w:sz w:val="20"/>
          <w:szCs w:val="20"/>
        </w:rPr>
        <w:t>British Antarctic Survey, Cambridge</w:t>
      </w:r>
      <w:bookmarkEnd w:id="5"/>
    </w:p>
    <w:p w14:paraId="2ED9C228" w14:textId="77777777" w:rsidR="00A62672" w:rsidRPr="00A5635B" w:rsidRDefault="00A62672" w:rsidP="00A62672">
      <w:pPr>
        <w:ind w:left="720" w:hanging="720"/>
        <w:rPr>
          <w:noProof/>
          <w:sz w:val="20"/>
          <w:szCs w:val="20"/>
        </w:rPr>
      </w:pPr>
      <w:bookmarkStart w:id="6" w:name="_ENREF_6"/>
      <w:r w:rsidRPr="00A5635B">
        <w:rPr>
          <w:noProof/>
          <w:sz w:val="20"/>
          <w:szCs w:val="20"/>
        </w:rPr>
        <w:t xml:space="preserve">Conroy JWH (1972) Biological aspects of the biology of the Giant Petrel, </w:t>
      </w:r>
      <w:r w:rsidRPr="00A5635B">
        <w:rPr>
          <w:i/>
          <w:noProof/>
          <w:sz w:val="20"/>
          <w:szCs w:val="20"/>
        </w:rPr>
        <w:t>Macronectes giganteus</w:t>
      </w:r>
      <w:r w:rsidRPr="00A5635B">
        <w:rPr>
          <w:noProof/>
          <w:sz w:val="20"/>
          <w:szCs w:val="20"/>
        </w:rPr>
        <w:t xml:space="preserve"> (Gmelin), in the maritime Antarctic. Brit Antarct Surv Sci Rep 75:1-74</w:t>
      </w:r>
      <w:bookmarkEnd w:id="6"/>
    </w:p>
    <w:p w14:paraId="004E0B0E" w14:textId="77777777" w:rsidR="00A62672" w:rsidRPr="00A5635B" w:rsidRDefault="00A62672" w:rsidP="00A62672">
      <w:pPr>
        <w:ind w:left="720" w:hanging="720"/>
        <w:rPr>
          <w:noProof/>
          <w:sz w:val="20"/>
          <w:szCs w:val="20"/>
        </w:rPr>
      </w:pPr>
      <w:bookmarkStart w:id="7" w:name="_ENREF_7"/>
      <w:r w:rsidRPr="00A5635B">
        <w:rPr>
          <w:noProof/>
          <w:sz w:val="20"/>
          <w:szCs w:val="20"/>
        </w:rPr>
        <w:t>Copello S, Quintana F (2003) Marine debris ingestion by Southern giant petrels and its potential relationships with fisheries in the Southern Atlantic Ocean. Mar Pollut Bull 46:1513-1515</w:t>
      </w:r>
      <w:bookmarkEnd w:id="7"/>
    </w:p>
    <w:p w14:paraId="2B419B3F" w14:textId="77777777" w:rsidR="00A62672" w:rsidRPr="00A5635B" w:rsidRDefault="00A62672" w:rsidP="00A62672">
      <w:pPr>
        <w:ind w:left="720" w:hanging="720"/>
        <w:rPr>
          <w:noProof/>
          <w:sz w:val="20"/>
          <w:szCs w:val="20"/>
        </w:rPr>
      </w:pPr>
      <w:bookmarkStart w:id="8" w:name="_ENREF_8"/>
      <w:r w:rsidRPr="00A5635B">
        <w:rPr>
          <w:noProof/>
          <w:sz w:val="20"/>
          <w:szCs w:val="20"/>
        </w:rPr>
        <w:t>Coria NR, Blendinger P, Montalti D (1996) The breeding birds of Cape Geddes, Laurie Island, South Orkney Islands, Antarctica. Mar Ornithol 24:43-44</w:t>
      </w:r>
      <w:bookmarkEnd w:id="8"/>
    </w:p>
    <w:p w14:paraId="4ACAD647" w14:textId="77777777" w:rsidR="00A62672" w:rsidRPr="00A5635B" w:rsidRDefault="00A62672" w:rsidP="00A62672">
      <w:pPr>
        <w:ind w:left="720" w:hanging="720"/>
        <w:rPr>
          <w:noProof/>
          <w:sz w:val="20"/>
          <w:szCs w:val="20"/>
        </w:rPr>
      </w:pPr>
      <w:bookmarkStart w:id="9" w:name="_ENREF_9"/>
      <w:r w:rsidRPr="00A5635B">
        <w:rPr>
          <w:noProof/>
          <w:sz w:val="20"/>
          <w:szCs w:val="20"/>
        </w:rPr>
        <w:t>Coria NR, Montalti D, Rombola EF, Santos MM, Garcia Betono MI, Juares MA (2011) Birds at Laurie Island, South Orkney islands, Antarctica: breeding species and their distribution. Mar Ornithol 39:207-213</w:t>
      </w:r>
      <w:bookmarkEnd w:id="9"/>
    </w:p>
    <w:p w14:paraId="378053CB" w14:textId="77777777" w:rsidR="00A62672" w:rsidRPr="00A5635B" w:rsidRDefault="00A62672" w:rsidP="00A62672">
      <w:pPr>
        <w:ind w:left="720" w:hanging="720"/>
        <w:rPr>
          <w:noProof/>
          <w:sz w:val="20"/>
          <w:szCs w:val="20"/>
        </w:rPr>
      </w:pPr>
      <w:bookmarkStart w:id="10" w:name="_ENREF_10"/>
      <w:r w:rsidRPr="00A5635B">
        <w:rPr>
          <w:noProof/>
          <w:sz w:val="20"/>
          <w:szCs w:val="20"/>
        </w:rPr>
        <w:t xml:space="preserve">Creuwels JCS, Stark JS, Woehler EJ, van Franeker JA, Ribic CA (2005) Monitoring of a southern giant petrel </w:t>
      </w:r>
      <w:r w:rsidRPr="00A5635B">
        <w:rPr>
          <w:i/>
          <w:noProof/>
          <w:sz w:val="20"/>
          <w:szCs w:val="20"/>
        </w:rPr>
        <w:t>Macronectes giganteus</w:t>
      </w:r>
      <w:r w:rsidRPr="00A5635B">
        <w:rPr>
          <w:noProof/>
          <w:sz w:val="20"/>
          <w:szCs w:val="20"/>
        </w:rPr>
        <w:t xml:space="preserve"> population on the Frazier Islands, Wilkes Land, Antarctica. Polar Biol 28:483-493 doi:10.1007/s00300-004-0663-8</w:t>
      </w:r>
      <w:bookmarkEnd w:id="10"/>
    </w:p>
    <w:p w14:paraId="31466D33" w14:textId="77777777" w:rsidR="00A62672" w:rsidRPr="00A5635B" w:rsidRDefault="00A62672" w:rsidP="00A62672">
      <w:pPr>
        <w:ind w:left="720" w:hanging="720"/>
        <w:rPr>
          <w:noProof/>
          <w:sz w:val="20"/>
          <w:szCs w:val="20"/>
        </w:rPr>
      </w:pPr>
      <w:bookmarkStart w:id="11" w:name="_ENREF_11"/>
      <w:r w:rsidRPr="00A5635B">
        <w:rPr>
          <w:noProof/>
          <w:sz w:val="20"/>
          <w:szCs w:val="20"/>
        </w:rPr>
        <w:t>Favero M, Khatchikian CE, Arias A, Rodriguez MPS, Canete G, Mariano-Jelicich R (2003) Estimates of seabird by-catch along the Patagonian Shelf by Argentine longline fishing vessels, 1999-2001. Bird Conserv Int 13:273-281 doi:10.1017/S0959270903003204</w:t>
      </w:r>
      <w:bookmarkEnd w:id="11"/>
    </w:p>
    <w:p w14:paraId="4493C984" w14:textId="77777777" w:rsidR="00A62672" w:rsidRPr="00A5635B" w:rsidRDefault="00A62672" w:rsidP="00A62672">
      <w:pPr>
        <w:ind w:left="720" w:hanging="720"/>
        <w:rPr>
          <w:noProof/>
          <w:sz w:val="20"/>
          <w:szCs w:val="20"/>
        </w:rPr>
      </w:pPr>
      <w:bookmarkStart w:id="12" w:name="_ENREF_12"/>
      <w:r w:rsidRPr="00A5635B">
        <w:rPr>
          <w:noProof/>
          <w:sz w:val="20"/>
          <w:szCs w:val="20"/>
        </w:rPr>
        <w:t>Forcada J, Trathan P (2009) Penguin responses to climate change in the Southern Ocean. Glob Chang Biol 15:1618-1630</w:t>
      </w:r>
      <w:bookmarkEnd w:id="12"/>
    </w:p>
    <w:p w14:paraId="35CA28E8" w14:textId="77777777" w:rsidR="00A62672" w:rsidRPr="00A5635B" w:rsidRDefault="00A62672" w:rsidP="00A62672">
      <w:pPr>
        <w:ind w:left="720" w:hanging="720"/>
        <w:rPr>
          <w:noProof/>
          <w:sz w:val="20"/>
          <w:szCs w:val="20"/>
        </w:rPr>
      </w:pPr>
      <w:bookmarkStart w:id="13" w:name="_ENREF_13"/>
      <w:r w:rsidRPr="00A5635B">
        <w:rPr>
          <w:noProof/>
          <w:sz w:val="20"/>
          <w:szCs w:val="20"/>
        </w:rPr>
        <w:t>Forcada J, Trathan PN, Reid K, Murphy EJ, JP C (2006) Contrasting population changes in sympatric penguin species in association with climate warming. Glob Chang Biol 12:411-423</w:t>
      </w:r>
      <w:bookmarkEnd w:id="13"/>
    </w:p>
    <w:p w14:paraId="25AB2B15" w14:textId="77777777" w:rsidR="00A62672" w:rsidRPr="00A5635B" w:rsidRDefault="00A62672" w:rsidP="00A62672">
      <w:pPr>
        <w:ind w:left="720" w:hanging="720"/>
        <w:rPr>
          <w:noProof/>
          <w:sz w:val="20"/>
          <w:szCs w:val="20"/>
        </w:rPr>
      </w:pPr>
      <w:bookmarkStart w:id="14" w:name="_ENREF_14"/>
      <w:r w:rsidRPr="00A5635B">
        <w:rPr>
          <w:noProof/>
          <w:sz w:val="20"/>
          <w:szCs w:val="20"/>
        </w:rPr>
        <w:t>Fretwell PT, Phillips RA, Brooke MdL, Fleming AH, McArthur A (2015) Using the unique spectral signature of guano to identify unknown seabird colonies. Remote Sense Environ 156:448-456</w:t>
      </w:r>
      <w:bookmarkEnd w:id="14"/>
    </w:p>
    <w:p w14:paraId="786B0466" w14:textId="77777777" w:rsidR="00A62672" w:rsidRPr="00A5635B" w:rsidRDefault="00A62672" w:rsidP="00A62672">
      <w:pPr>
        <w:ind w:left="720" w:hanging="720"/>
        <w:rPr>
          <w:noProof/>
          <w:sz w:val="20"/>
          <w:szCs w:val="20"/>
        </w:rPr>
      </w:pPr>
      <w:bookmarkStart w:id="15" w:name="_ENREF_15"/>
      <w:r w:rsidRPr="00A5635B">
        <w:rPr>
          <w:noProof/>
          <w:sz w:val="20"/>
          <w:szCs w:val="20"/>
        </w:rPr>
        <w:t xml:space="preserve">Gonzalez-Solis J, Croxall JP, Wood AG (2000) Foraging partitioning between giant petrels </w:t>
      </w:r>
      <w:r w:rsidRPr="00A5635B">
        <w:rPr>
          <w:i/>
          <w:noProof/>
          <w:sz w:val="20"/>
          <w:szCs w:val="20"/>
        </w:rPr>
        <w:t>Macronectes</w:t>
      </w:r>
      <w:r w:rsidRPr="00A5635B">
        <w:rPr>
          <w:noProof/>
          <w:sz w:val="20"/>
          <w:szCs w:val="20"/>
        </w:rPr>
        <w:t xml:space="preserve"> spp. and its relationship with breeding population changes at Bird Island, South Georgia. Mar Ecol Prog Ser 204:279-288 doi:10.3354/Meps204279</w:t>
      </w:r>
      <w:bookmarkEnd w:id="15"/>
    </w:p>
    <w:p w14:paraId="51D9CB2A" w14:textId="45095BA5" w:rsidR="00A62672" w:rsidRPr="00A5635B" w:rsidRDefault="00A62672" w:rsidP="00A62672">
      <w:pPr>
        <w:ind w:left="720" w:hanging="720"/>
        <w:rPr>
          <w:noProof/>
          <w:sz w:val="20"/>
          <w:szCs w:val="20"/>
        </w:rPr>
      </w:pPr>
      <w:bookmarkStart w:id="16" w:name="_ENREF_16"/>
      <w:r w:rsidRPr="00A5635B">
        <w:rPr>
          <w:noProof/>
          <w:sz w:val="20"/>
          <w:szCs w:val="20"/>
        </w:rPr>
        <w:t>Gonzalez-Zevallos D, Santos MM, Rombola EF, Juares MA, Coria NR (2013) Abundance and breeding distribution of seabirds in the northern part of the Danco Coast, Antarctic Peninsula. Polar Res 32</w:t>
      </w:r>
      <w:r w:rsidR="008B4965">
        <w:rPr>
          <w:noProof/>
          <w:sz w:val="20"/>
          <w:szCs w:val="20"/>
        </w:rPr>
        <w:t>: 11133</w:t>
      </w:r>
      <w:r w:rsidRPr="00A5635B">
        <w:rPr>
          <w:noProof/>
          <w:sz w:val="20"/>
          <w:szCs w:val="20"/>
        </w:rPr>
        <w:t xml:space="preserve"> doi:10.3402/Polar.V32i0.11133</w:t>
      </w:r>
      <w:bookmarkEnd w:id="16"/>
    </w:p>
    <w:p w14:paraId="0573AE72" w14:textId="77777777" w:rsidR="00A62672" w:rsidRPr="00A5635B" w:rsidRDefault="00A62672" w:rsidP="00A62672">
      <w:pPr>
        <w:ind w:left="720" w:hanging="720"/>
        <w:rPr>
          <w:noProof/>
          <w:sz w:val="20"/>
          <w:szCs w:val="20"/>
        </w:rPr>
      </w:pPr>
      <w:bookmarkStart w:id="17" w:name="_ENREF_17"/>
      <w:r w:rsidRPr="00A5635B">
        <w:rPr>
          <w:noProof/>
          <w:sz w:val="20"/>
          <w:szCs w:val="20"/>
        </w:rPr>
        <w:t xml:space="preserve">Hunter S (1984) Breeding Biology and Population-Dynamics of Giant Petrels </w:t>
      </w:r>
      <w:r w:rsidRPr="00A5635B">
        <w:rPr>
          <w:i/>
          <w:noProof/>
          <w:sz w:val="20"/>
          <w:szCs w:val="20"/>
        </w:rPr>
        <w:t>Macronectes</w:t>
      </w:r>
      <w:r w:rsidRPr="00A5635B">
        <w:rPr>
          <w:noProof/>
          <w:sz w:val="20"/>
          <w:szCs w:val="20"/>
        </w:rPr>
        <w:t xml:space="preserve"> at South Georgia (Aves, Procellariiformes). J Zool 203:441-460</w:t>
      </w:r>
      <w:bookmarkEnd w:id="17"/>
    </w:p>
    <w:p w14:paraId="61CF2470" w14:textId="106A0FC9" w:rsidR="00A62672" w:rsidRPr="00A5635B" w:rsidRDefault="00A62672" w:rsidP="00A62672">
      <w:pPr>
        <w:ind w:left="720" w:hanging="720"/>
        <w:rPr>
          <w:noProof/>
          <w:sz w:val="20"/>
          <w:szCs w:val="20"/>
        </w:rPr>
      </w:pPr>
      <w:bookmarkStart w:id="18" w:name="_ENREF_18"/>
      <w:r w:rsidRPr="00A5635B">
        <w:rPr>
          <w:noProof/>
          <w:sz w:val="20"/>
          <w:szCs w:val="20"/>
        </w:rPr>
        <w:t xml:space="preserve">IUCN (2014) IUCN Red List of Threatened species. </w:t>
      </w:r>
      <w:hyperlink r:id="rId12" w:history="1">
        <w:r w:rsidRPr="00A5635B">
          <w:rPr>
            <w:rStyle w:val="Hyperlink"/>
            <w:noProof/>
            <w:sz w:val="20"/>
            <w:szCs w:val="20"/>
          </w:rPr>
          <w:t>http://www.iucnredlist.org</w:t>
        </w:r>
      </w:hyperlink>
      <w:r w:rsidRPr="00A5635B">
        <w:rPr>
          <w:noProof/>
          <w:sz w:val="20"/>
          <w:szCs w:val="20"/>
        </w:rPr>
        <w:t>. Accessed 9 September 2014</w:t>
      </w:r>
      <w:bookmarkEnd w:id="18"/>
      <w:r w:rsidRPr="00A5635B">
        <w:rPr>
          <w:noProof/>
          <w:sz w:val="20"/>
          <w:szCs w:val="20"/>
        </w:rPr>
        <w:t>.</w:t>
      </w:r>
    </w:p>
    <w:p w14:paraId="0E6C844F" w14:textId="0520A8E8" w:rsidR="00A62672" w:rsidRPr="00A5635B" w:rsidRDefault="00A62672" w:rsidP="00A62672">
      <w:pPr>
        <w:ind w:left="720" w:hanging="720"/>
        <w:rPr>
          <w:noProof/>
          <w:sz w:val="20"/>
          <w:szCs w:val="20"/>
        </w:rPr>
      </w:pPr>
      <w:bookmarkStart w:id="19" w:name="_ENREF_19"/>
      <w:r w:rsidRPr="00A5635B">
        <w:rPr>
          <w:noProof/>
          <w:sz w:val="20"/>
          <w:szCs w:val="20"/>
        </w:rPr>
        <w:t>Lynch HJ, Naveen R, Fagan WF (2008) Censuses of penguin, blue eyed shag</w:t>
      </w:r>
      <w:r w:rsidRPr="00A5635B">
        <w:rPr>
          <w:i/>
          <w:noProof/>
          <w:sz w:val="20"/>
          <w:szCs w:val="20"/>
        </w:rPr>
        <w:t xml:space="preserve"> Phalacrocorax atriceps</w:t>
      </w:r>
      <w:r w:rsidRPr="00A5635B">
        <w:rPr>
          <w:noProof/>
          <w:sz w:val="20"/>
          <w:szCs w:val="20"/>
        </w:rPr>
        <w:t xml:space="preserve"> and Southern giant petrel </w:t>
      </w:r>
      <w:r w:rsidRPr="00A5635B">
        <w:rPr>
          <w:i/>
          <w:noProof/>
          <w:sz w:val="20"/>
          <w:szCs w:val="20"/>
        </w:rPr>
        <w:t>Macronectes giganteus</w:t>
      </w:r>
      <w:r w:rsidRPr="00A5635B">
        <w:rPr>
          <w:noProof/>
          <w:sz w:val="20"/>
          <w:szCs w:val="20"/>
        </w:rPr>
        <w:t xml:space="preserve"> populations on the Antarctic Peninsula, 2001-2007. Mar Ornithol 36:83-97</w:t>
      </w:r>
      <w:bookmarkEnd w:id="19"/>
    </w:p>
    <w:p w14:paraId="0260EA33" w14:textId="77777777" w:rsidR="00A62672" w:rsidRPr="00A5635B" w:rsidRDefault="00A62672" w:rsidP="00A62672">
      <w:pPr>
        <w:ind w:left="720" w:hanging="720"/>
        <w:rPr>
          <w:noProof/>
          <w:sz w:val="20"/>
          <w:szCs w:val="20"/>
        </w:rPr>
      </w:pPr>
      <w:bookmarkStart w:id="20" w:name="_ENREF_20"/>
      <w:r w:rsidRPr="00A5635B">
        <w:rPr>
          <w:noProof/>
          <w:sz w:val="20"/>
          <w:szCs w:val="20"/>
        </w:rPr>
        <w:t>Lynch HJ, Naveen R, Trathan PN, Fagan WF (2012) Spatially integrated assessment reveals widespread changes in penguin populations on the Antarctic Peninsula. Ecology 93:1367-1377</w:t>
      </w:r>
      <w:bookmarkEnd w:id="20"/>
    </w:p>
    <w:p w14:paraId="490519A8" w14:textId="77777777" w:rsidR="00A62672" w:rsidRPr="00A5635B" w:rsidRDefault="00A62672" w:rsidP="00A62672">
      <w:pPr>
        <w:ind w:left="720" w:hanging="720"/>
        <w:rPr>
          <w:noProof/>
          <w:sz w:val="20"/>
          <w:szCs w:val="20"/>
        </w:rPr>
      </w:pPr>
      <w:bookmarkStart w:id="21" w:name="_ENREF_21"/>
      <w:r w:rsidRPr="00A5635B">
        <w:rPr>
          <w:noProof/>
          <w:sz w:val="20"/>
          <w:szCs w:val="20"/>
        </w:rPr>
        <w:t>Micol T, Jouventin P (2001) Long-term population trends in seven Antarctic seabirds at Pointe Geologie (Terre Adelie) - Human impact compared with environmental change. Polar Biol 24:175-185 doi:10.1007/s003000000193</w:t>
      </w:r>
      <w:bookmarkEnd w:id="21"/>
    </w:p>
    <w:p w14:paraId="3E79BE28" w14:textId="5FA48991" w:rsidR="00A62672" w:rsidRPr="00A5635B" w:rsidRDefault="00A62672" w:rsidP="00A62672">
      <w:pPr>
        <w:ind w:left="720" w:hanging="720"/>
        <w:rPr>
          <w:noProof/>
          <w:sz w:val="20"/>
          <w:szCs w:val="20"/>
        </w:rPr>
      </w:pPr>
      <w:bookmarkStart w:id="22" w:name="_ENREF_22"/>
      <w:r w:rsidRPr="00A5635B">
        <w:rPr>
          <w:noProof/>
          <w:sz w:val="20"/>
          <w:szCs w:val="20"/>
        </w:rPr>
        <w:t>Nel DC, Nel JL (1999) Marine debris and fishing gear associated with seabirds at sub-Antarctic Marion Island, 1996-97 and 1997-98: in relation to longlin</w:t>
      </w:r>
      <w:r w:rsidR="009C487D" w:rsidRPr="00A5635B">
        <w:rPr>
          <w:noProof/>
          <w:sz w:val="20"/>
          <w:szCs w:val="20"/>
        </w:rPr>
        <w:t xml:space="preserve">e fishing activity. CCAMLR Sci </w:t>
      </w:r>
      <w:r w:rsidRPr="00A5635B">
        <w:rPr>
          <w:noProof/>
          <w:sz w:val="20"/>
          <w:szCs w:val="20"/>
        </w:rPr>
        <w:t>6</w:t>
      </w:r>
      <w:bookmarkEnd w:id="22"/>
      <w:r w:rsidR="009C487D" w:rsidRPr="00A5635B">
        <w:rPr>
          <w:noProof/>
          <w:sz w:val="20"/>
          <w:szCs w:val="20"/>
        </w:rPr>
        <w:t>: 85-96.</w:t>
      </w:r>
    </w:p>
    <w:p w14:paraId="0521C05A" w14:textId="77777777" w:rsidR="00A62672" w:rsidRPr="00A5635B" w:rsidRDefault="00A62672" w:rsidP="00A62672">
      <w:pPr>
        <w:ind w:left="720" w:hanging="720"/>
        <w:rPr>
          <w:noProof/>
          <w:sz w:val="20"/>
          <w:szCs w:val="20"/>
        </w:rPr>
      </w:pPr>
      <w:bookmarkStart w:id="23" w:name="_ENREF_23"/>
      <w:r w:rsidRPr="00A5635B">
        <w:rPr>
          <w:noProof/>
          <w:sz w:val="20"/>
          <w:szCs w:val="20"/>
        </w:rPr>
        <w:t>Nel DC, Ryan PG, Watkins BP (2002) Seabird mortality in the Patagonian toothfish longline fishery around the Prince Edward Islands, 1996-2000. Antarct Sci 14:151-161</w:t>
      </w:r>
      <w:bookmarkEnd w:id="23"/>
    </w:p>
    <w:p w14:paraId="0B9CFB24" w14:textId="77777777" w:rsidR="00A62672" w:rsidRPr="00A5635B" w:rsidRDefault="00A62672" w:rsidP="00A62672">
      <w:pPr>
        <w:ind w:left="720" w:hanging="720"/>
        <w:rPr>
          <w:noProof/>
          <w:sz w:val="20"/>
          <w:szCs w:val="20"/>
        </w:rPr>
      </w:pPr>
      <w:bookmarkStart w:id="24" w:name="_ENREF_24"/>
      <w:r w:rsidRPr="00A5635B">
        <w:rPr>
          <w:noProof/>
          <w:sz w:val="20"/>
          <w:szCs w:val="20"/>
        </w:rPr>
        <w:t>Newbery KB, Southwell C (2009) An automated camera system for remote monitoring in polar environments. Cold Reg Sci Technol 55:47-51 doi:10.1016/j.coldregions.2008.06.001</w:t>
      </w:r>
      <w:bookmarkEnd w:id="24"/>
    </w:p>
    <w:p w14:paraId="07A9757D" w14:textId="77777777" w:rsidR="00A62672" w:rsidRPr="00A5635B" w:rsidRDefault="00A62672" w:rsidP="00A62672">
      <w:pPr>
        <w:ind w:left="720" w:hanging="720"/>
        <w:rPr>
          <w:noProof/>
          <w:sz w:val="20"/>
          <w:szCs w:val="20"/>
        </w:rPr>
      </w:pPr>
      <w:bookmarkStart w:id="25" w:name="_ENREF_25"/>
      <w:r w:rsidRPr="00A5635B">
        <w:rPr>
          <w:noProof/>
          <w:sz w:val="20"/>
          <w:szCs w:val="20"/>
        </w:rPr>
        <w:t xml:space="preserve">Patterson DL et al. (2008) Breeding Distribution and Population Status of the Northern Giant Petrel </w:t>
      </w:r>
      <w:r w:rsidRPr="00A5635B">
        <w:rPr>
          <w:i/>
          <w:noProof/>
          <w:sz w:val="20"/>
          <w:szCs w:val="20"/>
        </w:rPr>
        <w:t>Macronectes halli</w:t>
      </w:r>
      <w:r w:rsidRPr="00A5635B">
        <w:rPr>
          <w:noProof/>
          <w:sz w:val="20"/>
          <w:szCs w:val="20"/>
        </w:rPr>
        <w:t xml:space="preserve"> and the Southern Giant Petrel </w:t>
      </w:r>
      <w:r w:rsidRPr="00A5635B">
        <w:rPr>
          <w:i/>
          <w:noProof/>
          <w:sz w:val="20"/>
          <w:szCs w:val="20"/>
        </w:rPr>
        <w:t>M. giganteus</w:t>
      </w:r>
      <w:r w:rsidRPr="00A5635B">
        <w:rPr>
          <w:noProof/>
          <w:sz w:val="20"/>
          <w:szCs w:val="20"/>
        </w:rPr>
        <w:t>. Mar Ornithol 36:115-124</w:t>
      </w:r>
      <w:bookmarkEnd w:id="25"/>
    </w:p>
    <w:p w14:paraId="016D64AF" w14:textId="32980386" w:rsidR="00A62672" w:rsidRPr="00A5635B" w:rsidRDefault="00A62672" w:rsidP="00A62672">
      <w:pPr>
        <w:ind w:left="720" w:hanging="720"/>
        <w:rPr>
          <w:noProof/>
          <w:sz w:val="20"/>
          <w:szCs w:val="20"/>
        </w:rPr>
      </w:pPr>
      <w:bookmarkStart w:id="26" w:name="_ENREF_26"/>
      <w:r w:rsidRPr="00A5635B">
        <w:rPr>
          <w:noProof/>
          <w:sz w:val="20"/>
          <w:szCs w:val="20"/>
        </w:rPr>
        <w:t xml:space="preserve">Price RA (1985) Ornithological Report, Signy Island, 1985/86 season. </w:t>
      </w:r>
      <w:r w:rsidR="009C487D" w:rsidRPr="00A5635B">
        <w:rPr>
          <w:noProof/>
          <w:sz w:val="20"/>
          <w:szCs w:val="20"/>
        </w:rPr>
        <w:t xml:space="preserve">Report </w:t>
      </w:r>
      <w:r w:rsidR="009C487D" w:rsidRPr="00A5635B">
        <w:rPr>
          <w:rFonts w:eastAsia="Calibri"/>
          <w:sz w:val="20"/>
          <w:szCs w:val="20"/>
          <w:lang w:val="en-US"/>
        </w:rPr>
        <w:t>AD6/2H/1985/Q1.</w:t>
      </w:r>
      <w:r w:rsidR="009C487D" w:rsidRPr="00A5635B">
        <w:rPr>
          <w:rFonts w:ascii="Helvetica" w:eastAsia="Calibri" w:hAnsi="Helvetica" w:cs="Helvetica"/>
          <w:sz w:val="20"/>
          <w:szCs w:val="20"/>
          <w:lang w:val="en-US"/>
        </w:rPr>
        <w:t xml:space="preserve"> </w:t>
      </w:r>
      <w:r w:rsidRPr="00A5635B">
        <w:rPr>
          <w:noProof/>
          <w:sz w:val="20"/>
          <w:szCs w:val="20"/>
        </w:rPr>
        <w:t>British Antarctic Survey, Cambridge</w:t>
      </w:r>
      <w:bookmarkEnd w:id="26"/>
    </w:p>
    <w:p w14:paraId="5B6B7564" w14:textId="77777777" w:rsidR="00A62672" w:rsidRPr="00A5635B" w:rsidRDefault="00A62672" w:rsidP="00A62672">
      <w:pPr>
        <w:ind w:left="720" w:hanging="720"/>
        <w:rPr>
          <w:noProof/>
          <w:sz w:val="20"/>
          <w:szCs w:val="20"/>
        </w:rPr>
      </w:pPr>
      <w:bookmarkStart w:id="27" w:name="_ENREF_27"/>
      <w:r w:rsidRPr="00A5635B">
        <w:rPr>
          <w:noProof/>
          <w:sz w:val="20"/>
          <w:szCs w:val="20"/>
        </w:rPr>
        <w:t>Quintana F, Punta G, Copello S, Yorio P (2006) Population status and trends of Southern Giant Petrels (</w:t>
      </w:r>
      <w:r w:rsidRPr="00A5635B">
        <w:rPr>
          <w:i/>
          <w:noProof/>
          <w:sz w:val="20"/>
          <w:szCs w:val="20"/>
        </w:rPr>
        <w:t>Macronectes giganteus</w:t>
      </w:r>
      <w:r w:rsidRPr="00A5635B">
        <w:rPr>
          <w:noProof/>
          <w:sz w:val="20"/>
          <w:szCs w:val="20"/>
        </w:rPr>
        <w:t>) breeding in north Patagonia, Argentina. Polar Biol 30:53-59 doi:10.1007/s00300-006-0159-9</w:t>
      </w:r>
      <w:bookmarkEnd w:id="27"/>
    </w:p>
    <w:p w14:paraId="007CBE39" w14:textId="77777777" w:rsidR="00A62672" w:rsidRPr="00A5635B" w:rsidRDefault="00A62672" w:rsidP="00A62672">
      <w:pPr>
        <w:ind w:left="720" w:hanging="720"/>
        <w:rPr>
          <w:noProof/>
          <w:sz w:val="20"/>
          <w:szCs w:val="20"/>
        </w:rPr>
      </w:pPr>
      <w:bookmarkStart w:id="28" w:name="_ENREF_28"/>
      <w:r w:rsidRPr="00A5635B">
        <w:rPr>
          <w:noProof/>
          <w:sz w:val="20"/>
          <w:szCs w:val="20"/>
        </w:rPr>
        <w:lastRenderedPageBreak/>
        <w:t>Reid TA, Huin N (2008) Census of the Southern Giant Petrel population of the Falkland Islands 2004/2005. Bird Conserv Int 18:118-128 doi:10.1017/S0959270908000105</w:t>
      </w:r>
      <w:bookmarkEnd w:id="28"/>
    </w:p>
    <w:p w14:paraId="565174C7" w14:textId="146684F3" w:rsidR="00A62672" w:rsidRPr="00A5635B" w:rsidRDefault="00A62672" w:rsidP="00A62672">
      <w:pPr>
        <w:ind w:left="720" w:hanging="720"/>
        <w:rPr>
          <w:noProof/>
          <w:sz w:val="20"/>
          <w:szCs w:val="20"/>
        </w:rPr>
      </w:pPr>
      <w:bookmarkStart w:id="29" w:name="_ENREF_29"/>
      <w:r w:rsidRPr="00A5635B">
        <w:rPr>
          <w:noProof/>
          <w:sz w:val="20"/>
          <w:szCs w:val="20"/>
        </w:rPr>
        <w:t>Rootes DM (1988) The status of birds at Signy Island, South Orkney Islands</w:t>
      </w:r>
      <w:r w:rsidR="008A25DB" w:rsidRPr="00A5635B">
        <w:rPr>
          <w:noProof/>
          <w:sz w:val="20"/>
          <w:szCs w:val="20"/>
        </w:rPr>
        <w:t>.</w:t>
      </w:r>
      <w:r w:rsidRPr="00A5635B">
        <w:rPr>
          <w:noProof/>
          <w:sz w:val="20"/>
          <w:szCs w:val="20"/>
        </w:rPr>
        <w:t xml:space="preserve"> British Antarctic Survey Bull 80:87-119</w:t>
      </w:r>
      <w:bookmarkEnd w:id="29"/>
    </w:p>
    <w:p w14:paraId="28E80CE3" w14:textId="77777777" w:rsidR="00A62672" w:rsidRPr="00A5635B" w:rsidRDefault="00A62672" w:rsidP="00A62672">
      <w:pPr>
        <w:ind w:left="720" w:hanging="720"/>
        <w:rPr>
          <w:noProof/>
          <w:sz w:val="20"/>
          <w:szCs w:val="20"/>
        </w:rPr>
      </w:pPr>
      <w:bookmarkStart w:id="30" w:name="_ENREF_30"/>
      <w:r w:rsidRPr="00A5635B">
        <w:rPr>
          <w:noProof/>
          <w:sz w:val="20"/>
          <w:szCs w:val="20"/>
        </w:rPr>
        <w:t>Southwell C, McKinlay J, Emmerson L, Trebilco R, Newbery K (2010) Improving Estimates of Adelie Penguin Breeding Population Size: Developing Factors to Adjust One-Off Population Counts for Availability Bias. CCAMLR Sci 17:229-241</w:t>
      </w:r>
      <w:bookmarkEnd w:id="30"/>
    </w:p>
    <w:p w14:paraId="29ECEDA1" w14:textId="77777777" w:rsidR="00A62672" w:rsidRPr="00A5635B" w:rsidRDefault="00A62672" w:rsidP="00A62672">
      <w:pPr>
        <w:ind w:left="720" w:hanging="720"/>
        <w:rPr>
          <w:noProof/>
          <w:sz w:val="20"/>
          <w:szCs w:val="20"/>
        </w:rPr>
      </w:pPr>
      <w:bookmarkStart w:id="31" w:name="_ENREF_31"/>
      <w:r w:rsidRPr="00A5635B">
        <w:rPr>
          <w:noProof/>
          <w:sz w:val="20"/>
          <w:szCs w:val="20"/>
        </w:rPr>
        <w:t>Southwell C, McKinlay J, Low M, Wilson D, Newbery K, Lieser JL, Emmerson L (2013) New methods and technologies for regional-scale abundance estimation of land-breeding marine animals: application to Adelie penguin populations in East Antarctica. Polar Biol 36:843-856 doi:10.1007/s00300-013-1310-z</w:t>
      </w:r>
      <w:bookmarkEnd w:id="31"/>
    </w:p>
    <w:p w14:paraId="03AD7A5C" w14:textId="35A39AFE" w:rsidR="00A62672" w:rsidRPr="00A5635B" w:rsidRDefault="00A62672" w:rsidP="00A62672">
      <w:pPr>
        <w:ind w:left="720" w:hanging="720"/>
        <w:rPr>
          <w:noProof/>
          <w:sz w:val="20"/>
          <w:szCs w:val="20"/>
        </w:rPr>
      </w:pPr>
      <w:bookmarkStart w:id="32" w:name="_ENREF_32"/>
      <w:r w:rsidRPr="00A5635B">
        <w:rPr>
          <w:noProof/>
          <w:sz w:val="20"/>
          <w:szCs w:val="20"/>
        </w:rPr>
        <w:t>Van Den Hoff J (2011) Recoveries of juvenile Giant Petrels in regions of ocean productivity: potenatil implicat</w:t>
      </w:r>
      <w:r w:rsidR="000D3F78" w:rsidRPr="00A5635B">
        <w:rPr>
          <w:noProof/>
          <w:sz w:val="20"/>
          <w:szCs w:val="20"/>
        </w:rPr>
        <w:t>ions for population change.</w:t>
      </w:r>
      <w:r w:rsidRPr="00A5635B">
        <w:rPr>
          <w:noProof/>
          <w:sz w:val="20"/>
          <w:szCs w:val="20"/>
        </w:rPr>
        <w:t xml:space="preserve"> Ecosphere 2:</w:t>
      </w:r>
      <w:r w:rsidR="000D3F78" w:rsidRPr="00A5635B">
        <w:rPr>
          <w:noProof/>
          <w:sz w:val="20"/>
          <w:szCs w:val="20"/>
        </w:rPr>
        <w:t>1-13, Article 75.</w:t>
      </w:r>
      <w:r w:rsidRPr="00A5635B">
        <w:rPr>
          <w:noProof/>
          <w:sz w:val="20"/>
          <w:szCs w:val="20"/>
        </w:rPr>
        <w:t xml:space="preserve"> doi:10.1890/ES11-00083.1</w:t>
      </w:r>
      <w:bookmarkEnd w:id="32"/>
    </w:p>
    <w:p w14:paraId="5FD77FA4" w14:textId="77777777" w:rsidR="00A62672" w:rsidRPr="00A5635B" w:rsidRDefault="00A62672" w:rsidP="00A62672">
      <w:pPr>
        <w:ind w:left="720" w:hanging="720"/>
        <w:rPr>
          <w:noProof/>
          <w:sz w:val="20"/>
          <w:szCs w:val="20"/>
        </w:rPr>
      </w:pPr>
      <w:bookmarkStart w:id="33" w:name="_ENREF_33"/>
      <w:r w:rsidRPr="00A5635B">
        <w:rPr>
          <w:noProof/>
          <w:sz w:val="20"/>
          <w:szCs w:val="20"/>
        </w:rPr>
        <w:t>Van Franeker JA, Creuwels JCS, Van der Veer W, Cleland S, Robertson G (2001) Unexpected effects of climate change on the predation of Antarctic petrels. Antarct Sci 13:430-439</w:t>
      </w:r>
      <w:bookmarkEnd w:id="33"/>
    </w:p>
    <w:p w14:paraId="60DAB280" w14:textId="77777777" w:rsidR="00A62672" w:rsidRPr="00A5635B" w:rsidRDefault="00A62672" w:rsidP="00A62672">
      <w:pPr>
        <w:ind w:left="720" w:hanging="720"/>
        <w:rPr>
          <w:noProof/>
          <w:sz w:val="20"/>
          <w:szCs w:val="20"/>
        </w:rPr>
      </w:pPr>
      <w:bookmarkStart w:id="34" w:name="_ENREF_34"/>
      <w:r w:rsidRPr="00A5635B">
        <w:rPr>
          <w:noProof/>
          <w:sz w:val="20"/>
          <w:szCs w:val="20"/>
        </w:rPr>
        <w:t xml:space="preserve">Voisin JF (1988) Breeding biology of the Northern giant petrel </w:t>
      </w:r>
      <w:r w:rsidRPr="00A5635B">
        <w:rPr>
          <w:i/>
          <w:noProof/>
          <w:sz w:val="20"/>
          <w:szCs w:val="20"/>
        </w:rPr>
        <w:t>Macronectes halli</w:t>
      </w:r>
      <w:r w:rsidRPr="00A5635B">
        <w:rPr>
          <w:noProof/>
          <w:sz w:val="20"/>
          <w:szCs w:val="20"/>
        </w:rPr>
        <w:t xml:space="preserve"> and the Southern giant petrel </w:t>
      </w:r>
      <w:r w:rsidRPr="00A5635B">
        <w:rPr>
          <w:i/>
          <w:noProof/>
          <w:sz w:val="20"/>
          <w:szCs w:val="20"/>
        </w:rPr>
        <w:t>M. giganteus</w:t>
      </w:r>
      <w:r w:rsidRPr="00A5635B">
        <w:rPr>
          <w:noProof/>
          <w:sz w:val="20"/>
          <w:szCs w:val="20"/>
        </w:rPr>
        <w:t xml:space="preserve"> at Ile de la Possession, Iles Crozet, 1966-1980. Cormorant 16:65-97</w:t>
      </w:r>
      <w:bookmarkEnd w:id="34"/>
    </w:p>
    <w:p w14:paraId="334199D3" w14:textId="7717A6B1" w:rsidR="00A62672" w:rsidRPr="00A5635B" w:rsidRDefault="00A62672" w:rsidP="00A62672">
      <w:pPr>
        <w:ind w:left="720" w:hanging="720"/>
        <w:rPr>
          <w:noProof/>
          <w:sz w:val="20"/>
          <w:szCs w:val="20"/>
        </w:rPr>
      </w:pPr>
      <w:bookmarkStart w:id="35" w:name="_ENREF_35"/>
      <w:r w:rsidRPr="00A5635B">
        <w:rPr>
          <w:noProof/>
          <w:sz w:val="20"/>
          <w:szCs w:val="20"/>
        </w:rPr>
        <w:t>Wienecke B, Leaper R, Hay I, Van Den Hof  J (2009) Retrofitting historical data in population studies: Southern giant petrels in the Australian</w:t>
      </w:r>
      <w:r w:rsidR="000D3F78" w:rsidRPr="00A5635B">
        <w:rPr>
          <w:noProof/>
          <w:sz w:val="20"/>
          <w:szCs w:val="20"/>
        </w:rPr>
        <w:t xml:space="preserve"> Antarctic Territory. Endanger Species Res</w:t>
      </w:r>
      <w:r w:rsidRPr="00A5635B">
        <w:rPr>
          <w:noProof/>
          <w:sz w:val="20"/>
          <w:szCs w:val="20"/>
        </w:rPr>
        <w:t xml:space="preserve"> 8:157-164</w:t>
      </w:r>
      <w:bookmarkEnd w:id="35"/>
    </w:p>
    <w:p w14:paraId="244307F4" w14:textId="6D2F57AD" w:rsidR="00A62672" w:rsidRPr="00A5635B" w:rsidRDefault="00A62672" w:rsidP="00A62672">
      <w:pPr>
        <w:ind w:left="720" w:hanging="720"/>
        <w:rPr>
          <w:noProof/>
          <w:sz w:val="20"/>
          <w:szCs w:val="20"/>
        </w:rPr>
      </w:pPr>
      <w:bookmarkStart w:id="36" w:name="_ENREF_36"/>
      <w:r w:rsidRPr="00A5635B">
        <w:rPr>
          <w:noProof/>
          <w:sz w:val="20"/>
          <w:szCs w:val="20"/>
        </w:rPr>
        <w:t>Woehler EJ et al. (2001) A statistical assessment of the status and trends of Antarctic and Sub-Antarctic seabirds</w:t>
      </w:r>
      <w:r w:rsidR="000D3F78" w:rsidRPr="00A5635B">
        <w:rPr>
          <w:noProof/>
          <w:sz w:val="20"/>
          <w:szCs w:val="20"/>
        </w:rPr>
        <w:t>.</w:t>
      </w:r>
      <w:r w:rsidRPr="00A5635B">
        <w:rPr>
          <w:noProof/>
          <w:sz w:val="20"/>
          <w:szCs w:val="20"/>
        </w:rPr>
        <w:t xml:space="preserve"> </w:t>
      </w:r>
      <w:r w:rsidR="000D3F78" w:rsidRPr="00A5635B">
        <w:rPr>
          <w:rFonts w:eastAsia="Calibri"/>
          <w:sz w:val="20"/>
          <w:szCs w:val="20"/>
          <w:lang w:val="en-US"/>
        </w:rPr>
        <w:t xml:space="preserve">Report on the SCAR BBS Workshop on Southern Ocean seabird populations. </w:t>
      </w:r>
      <w:r w:rsidRPr="00A5635B">
        <w:rPr>
          <w:noProof/>
          <w:sz w:val="20"/>
          <w:szCs w:val="20"/>
        </w:rPr>
        <w:t>Cambridge, UK</w:t>
      </w:r>
      <w:bookmarkEnd w:id="36"/>
    </w:p>
    <w:p w14:paraId="7C7285B1" w14:textId="5FDE28C3" w:rsidR="00A62672" w:rsidRPr="00A5635B" w:rsidRDefault="00A62672" w:rsidP="00A62672">
      <w:pPr>
        <w:ind w:left="720" w:hanging="720"/>
        <w:rPr>
          <w:noProof/>
          <w:sz w:val="20"/>
          <w:szCs w:val="20"/>
        </w:rPr>
      </w:pPr>
      <w:bookmarkStart w:id="37" w:name="_ENREF_37"/>
      <w:r w:rsidRPr="00A5635B">
        <w:rPr>
          <w:noProof/>
          <w:sz w:val="20"/>
          <w:szCs w:val="20"/>
        </w:rPr>
        <w:t>Woehler EJ, Croxall JP (1997) The status and trends of Antar</w:t>
      </w:r>
      <w:r w:rsidR="008B4965">
        <w:rPr>
          <w:noProof/>
          <w:sz w:val="20"/>
          <w:szCs w:val="20"/>
        </w:rPr>
        <w:t>ctic and Sub-Antarctic seabirds.</w:t>
      </w:r>
      <w:r w:rsidRPr="00A5635B">
        <w:rPr>
          <w:noProof/>
          <w:sz w:val="20"/>
          <w:szCs w:val="20"/>
        </w:rPr>
        <w:t xml:space="preserve"> Mar Ornithol 25:43-66</w:t>
      </w:r>
      <w:bookmarkEnd w:id="37"/>
    </w:p>
    <w:p w14:paraId="23AF4B94" w14:textId="3A94E06D" w:rsidR="00A62672" w:rsidRDefault="00A62672" w:rsidP="00A62672">
      <w:pPr>
        <w:rPr>
          <w:noProof/>
        </w:rPr>
      </w:pPr>
    </w:p>
    <w:p w14:paraId="2B528B76" w14:textId="31B923FD" w:rsidR="005D7596" w:rsidRPr="00A5635B" w:rsidRDefault="0080538A" w:rsidP="00A5635B">
      <w:pPr>
        <w:spacing w:after="120"/>
        <w:jc w:val="both"/>
        <w:rPr>
          <w:b/>
        </w:rPr>
      </w:pPr>
      <w:r>
        <w:fldChar w:fldCharType="end"/>
      </w:r>
      <w:r w:rsidR="00F076E8" w:rsidRPr="00A5635B">
        <w:rPr>
          <w:b/>
          <w:bCs/>
        </w:rPr>
        <w:t>Figure</w:t>
      </w:r>
      <w:r w:rsidR="00400ED2" w:rsidRPr="00A5635B">
        <w:rPr>
          <w:b/>
          <w:bCs/>
        </w:rPr>
        <w:t xml:space="preserve"> captions</w:t>
      </w:r>
    </w:p>
    <w:p w14:paraId="50148C1E" w14:textId="434799A5" w:rsidR="00F076E8" w:rsidRPr="00FF0774" w:rsidRDefault="00F076E8" w:rsidP="00A5635B">
      <w:pPr>
        <w:pStyle w:val="BodyText2"/>
        <w:spacing w:line="360" w:lineRule="auto"/>
        <w:rPr>
          <w:sz w:val="22"/>
          <w:szCs w:val="22"/>
        </w:rPr>
      </w:pPr>
      <w:r>
        <w:rPr>
          <w:b/>
          <w:sz w:val="22"/>
          <w:szCs w:val="22"/>
        </w:rPr>
        <w:t>Fig. 1</w:t>
      </w:r>
      <w:r>
        <w:rPr>
          <w:sz w:val="22"/>
          <w:szCs w:val="22"/>
        </w:rPr>
        <w:t xml:space="preserve"> Map showing the location of South Orkney Islands, and d</w:t>
      </w:r>
      <w:r w:rsidRPr="0031576A">
        <w:rPr>
          <w:sz w:val="22"/>
          <w:szCs w:val="22"/>
        </w:rPr>
        <w:t xml:space="preserve">istribution of </w:t>
      </w:r>
      <w:r>
        <w:rPr>
          <w:sz w:val="22"/>
          <w:szCs w:val="22"/>
        </w:rPr>
        <w:t>s</w:t>
      </w:r>
      <w:r w:rsidRPr="0031576A">
        <w:rPr>
          <w:sz w:val="22"/>
          <w:szCs w:val="22"/>
        </w:rPr>
        <w:t xml:space="preserve">outhern giant petrel </w:t>
      </w:r>
      <w:r>
        <w:rPr>
          <w:sz w:val="22"/>
          <w:szCs w:val="22"/>
        </w:rPr>
        <w:t xml:space="preserve">study areas on Signy Island.  Black dots indicate approximate positions of all nesting areas on the island, including M1 to M9 (labelled). </w:t>
      </w:r>
    </w:p>
    <w:p w14:paraId="3F504A04" w14:textId="77777777" w:rsidR="00F076E8" w:rsidRPr="00FC25FA" w:rsidRDefault="00F076E8" w:rsidP="00400ED2">
      <w:pPr>
        <w:pStyle w:val="Heading3"/>
        <w:spacing w:line="360" w:lineRule="auto"/>
        <w:jc w:val="both"/>
        <w:rPr>
          <w:rFonts w:ascii="Times New Roman" w:hAnsi="Times New Roman"/>
          <w:b w:val="0"/>
          <w:color w:val="FF0000"/>
          <w:sz w:val="22"/>
          <w:szCs w:val="22"/>
        </w:rPr>
      </w:pPr>
      <w:r w:rsidRPr="00FC25FA">
        <w:rPr>
          <w:rFonts w:ascii="Times New Roman" w:hAnsi="Times New Roman"/>
          <w:sz w:val="22"/>
          <w:szCs w:val="22"/>
        </w:rPr>
        <w:t xml:space="preserve">Fig. </w:t>
      </w:r>
      <w:r>
        <w:rPr>
          <w:rFonts w:ascii="Times New Roman" w:hAnsi="Times New Roman"/>
          <w:sz w:val="22"/>
          <w:szCs w:val="22"/>
        </w:rPr>
        <w:t>2</w:t>
      </w:r>
      <w:r w:rsidRPr="00FC25FA">
        <w:rPr>
          <w:rFonts w:ascii="Times New Roman" w:hAnsi="Times New Roman"/>
          <w:b w:val="0"/>
          <w:sz w:val="22"/>
          <w:szCs w:val="22"/>
        </w:rPr>
        <w:t xml:space="preserve"> </w:t>
      </w:r>
      <w:r>
        <w:rPr>
          <w:rFonts w:ascii="Times New Roman" w:hAnsi="Times New Roman"/>
          <w:b w:val="0"/>
          <w:sz w:val="22"/>
          <w:szCs w:val="22"/>
        </w:rPr>
        <w:t>Trends in s</w:t>
      </w:r>
      <w:r w:rsidRPr="00FC25FA">
        <w:rPr>
          <w:rFonts w:ascii="Times New Roman" w:hAnsi="Times New Roman"/>
          <w:b w:val="0"/>
          <w:sz w:val="22"/>
          <w:szCs w:val="22"/>
        </w:rPr>
        <w:t>outhern giant petrel</w:t>
      </w:r>
      <w:r>
        <w:rPr>
          <w:rFonts w:ascii="Times New Roman" w:hAnsi="Times New Roman"/>
          <w:b w:val="0"/>
          <w:sz w:val="22"/>
          <w:szCs w:val="22"/>
        </w:rPr>
        <w:t>s</w:t>
      </w:r>
      <w:r w:rsidRPr="00FC25FA">
        <w:rPr>
          <w:rFonts w:ascii="Times New Roman" w:hAnsi="Times New Roman"/>
          <w:b w:val="0"/>
          <w:sz w:val="22"/>
          <w:szCs w:val="22"/>
        </w:rPr>
        <w:t xml:space="preserve"> </w:t>
      </w:r>
      <w:r>
        <w:rPr>
          <w:rFonts w:ascii="Times New Roman" w:hAnsi="Times New Roman"/>
          <w:b w:val="0"/>
          <w:sz w:val="22"/>
          <w:szCs w:val="22"/>
        </w:rPr>
        <w:t>counted at Signy Island. (A) Estimated breeding pairs counted annually in study areas (M1-M9). (B) B</w:t>
      </w:r>
      <w:r w:rsidRPr="004E4CD5">
        <w:rPr>
          <w:rFonts w:ascii="Times New Roman" w:hAnsi="Times New Roman"/>
          <w:b w:val="0"/>
          <w:sz w:val="22"/>
          <w:szCs w:val="22"/>
        </w:rPr>
        <w:t xml:space="preserve">reeding success </w:t>
      </w:r>
      <w:r>
        <w:rPr>
          <w:rFonts w:ascii="Times New Roman" w:hAnsi="Times New Roman"/>
          <w:b w:val="0"/>
          <w:sz w:val="22"/>
          <w:szCs w:val="22"/>
        </w:rPr>
        <w:t>(chicks/estimated breeding pairs) in study areas (M1-M9)</w:t>
      </w:r>
      <w:r w:rsidRPr="004E4CD5">
        <w:rPr>
          <w:rFonts w:ascii="Times New Roman" w:hAnsi="Times New Roman"/>
          <w:b w:val="0"/>
          <w:sz w:val="22"/>
          <w:szCs w:val="22"/>
        </w:rPr>
        <w:t xml:space="preserve">.  </w:t>
      </w:r>
      <w:r>
        <w:rPr>
          <w:rFonts w:ascii="Times New Roman" w:hAnsi="Times New Roman"/>
          <w:b w:val="0"/>
          <w:sz w:val="22"/>
          <w:szCs w:val="22"/>
        </w:rPr>
        <w:t>(C) Total estimated breeding pairs on Signy Island.</w:t>
      </w:r>
    </w:p>
    <w:p w14:paraId="0634639B" w14:textId="77777777" w:rsidR="00F076E8" w:rsidRDefault="00F076E8" w:rsidP="00400ED2">
      <w:pPr>
        <w:jc w:val="both"/>
        <w:rPr>
          <w:sz w:val="22"/>
          <w:szCs w:val="22"/>
          <w:highlight w:val="yellow"/>
        </w:rPr>
      </w:pPr>
    </w:p>
    <w:p w14:paraId="3861E4E1" w14:textId="3B7B4FD5" w:rsidR="00B04286" w:rsidRPr="00853C4F" w:rsidRDefault="00B04286" w:rsidP="00853C4F">
      <w:pPr>
        <w:rPr>
          <w:b/>
          <w:sz w:val="22"/>
          <w:szCs w:val="22"/>
        </w:rPr>
      </w:pPr>
    </w:p>
    <w:sectPr w:rsidR="00B04286" w:rsidRPr="00853C4F" w:rsidSect="000854A3">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C5AE79" w14:textId="77777777" w:rsidR="002957B2" w:rsidRDefault="002957B2" w:rsidP="00A23D0C">
      <w:r>
        <w:separator/>
      </w:r>
    </w:p>
  </w:endnote>
  <w:endnote w:type="continuationSeparator" w:id="0">
    <w:p w14:paraId="08186AC8" w14:textId="77777777" w:rsidR="002957B2" w:rsidRDefault="002957B2" w:rsidP="00A23D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B08F50" w14:textId="77777777" w:rsidR="008A25DB" w:rsidRDefault="008A25DB">
    <w:pPr>
      <w:pStyle w:val="Footer"/>
      <w:jc w:val="center"/>
    </w:pPr>
    <w:r>
      <w:fldChar w:fldCharType="begin"/>
    </w:r>
    <w:r>
      <w:instrText xml:space="preserve"> PAGE   \* MERGEFORMAT </w:instrText>
    </w:r>
    <w:r>
      <w:fldChar w:fldCharType="separate"/>
    </w:r>
    <w:r w:rsidR="008C0EB3">
      <w:rPr>
        <w:noProof/>
      </w:rPr>
      <w:t>3</w:t>
    </w:r>
    <w:r>
      <w:rPr>
        <w:noProof/>
      </w:rPr>
      <w:fldChar w:fldCharType="end"/>
    </w:r>
  </w:p>
  <w:p w14:paraId="0576D66B" w14:textId="77777777" w:rsidR="008A25DB" w:rsidRDefault="008A25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5CBF7B" w14:textId="77777777" w:rsidR="002957B2" w:rsidRDefault="002957B2" w:rsidP="00A23D0C">
      <w:r>
        <w:separator/>
      </w:r>
    </w:p>
  </w:footnote>
  <w:footnote w:type="continuationSeparator" w:id="0">
    <w:p w14:paraId="776E9122" w14:textId="77777777" w:rsidR="002957B2" w:rsidRDefault="002957B2" w:rsidP="00A23D0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C845F6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7C3B70"/>
    <w:multiLevelType w:val="hybridMultilevel"/>
    <w:tmpl w:val="E384BAB8"/>
    <w:lvl w:ilvl="0" w:tplc="1D22F614">
      <w:start w:val="1"/>
      <w:numFmt w:val="upperLetter"/>
      <w:lvlText w:val="%1)"/>
      <w:lvlJc w:val="left"/>
      <w:pPr>
        <w:ind w:left="420" w:hanging="360"/>
      </w:pPr>
      <w:rPr>
        <w:rFonts w:hint="default"/>
        <w:b/>
        <w:sz w:val="22"/>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
    <w:nsid w:val="0A076579"/>
    <w:multiLevelType w:val="hybridMultilevel"/>
    <w:tmpl w:val="27DEF0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0ED6A46"/>
    <w:multiLevelType w:val="hybridMultilevel"/>
    <w:tmpl w:val="BF6AE93E"/>
    <w:lvl w:ilvl="0" w:tplc="8B20B9F0">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4">
    <w:nsid w:val="35DC02D6"/>
    <w:multiLevelType w:val="hybridMultilevel"/>
    <w:tmpl w:val="CF2447B4"/>
    <w:lvl w:ilvl="0" w:tplc="E0C20CC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EDD0C94"/>
    <w:multiLevelType w:val="hybridMultilevel"/>
    <w:tmpl w:val="F0DA9DC8"/>
    <w:lvl w:ilvl="0" w:tplc="0386A45C">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657210C9"/>
    <w:multiLevelType w:val="hybridMultilevel"/>
    <w:tmpl w:val="E18C438E"/>
    <w:lvl w:ilvl="0" w:tplc="08090017">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72AE4CE3"/>
    <w:multiLevelType w:val="hybridMultilevel"/>
    <w:tmpl w:val="AF12D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5"/>
  </w:num>
  <w:num w:numId="4">
    <w:abstractNumId w:val="4"/>
  </w:num>
  <w:num w:numId="5">
    <w:abstractNumId w:val="0"/>
  </w:num>
  <w:num w:numId="6">
    <w:abstractNumId w:val="1"/>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rient Pharm Exp M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t0da2pes9rvme9sr9p92x82tsarvz0pewe&quot;&gt;My Geep EndNote Library&lt;record-ids&gt;&lt;item&gt;11&lt;/item&gt;&lt;item&gt;13&lt;/item&gt;&lt;item&gt;26&lt;/item&gt;&lt;item&gt;42&lt;/item&gt;&lt;item&gt;48&lt;/item&gt;&lt;item&gt;50&lt;/item&gt;&lt;item&gt;71&lt;/item&gt;&lt;item&gt;86&lt;/item&gt;&lt;item&gt;87&lt;/item&gt;&lt;item&gt;90&lt;/item&gt;&lt;item&gt;93&lt;/item&gt;&lt;item&gt;94&lt;/item&gt;&lt;item&gt;96&lt;/item&gt;&lt;item&gt;98&lt;/item&gt;&lt;item&gt;101&lt;/item&gt;&lt;item&gt;102&lt;/item&gt;&lt;item&gt;129&lt;/item&gt;&lt;item&gt;130&lt;/item&gt;&lt;item&gt;131&lt;/item&gt;&lt;item&gt;132&lt;/item&gt;&lt;item&gt;133&lt;/item&gt;&lt;item&gt;134&lt;/item&gt;&lt;item&gt;135&lt;/item&gt;&lt;item&gt;136&lt;/item&gt;&lt;item&gt;139&lt;/item&gt;&lt;item&gt;140&lt;/item&gt;&lt;item&gt;141&lt;/item&gt;&lt;item&gt;142&lt;/item&gt;&lt;item&gt;143&lt;/item&gt;&lt;item&gt;144&lt;/item&gt;&lt;item&gt;199&lt;/item&gt;&lt;item&gt;200&lt;/item&gt;&lt;item&gt;204&lt;/item&gt;&lt;item&gt;205&lt;/item&gt;&lt;item&gt;206&lt;/item&gt;&lt;item&gt;207&lt;/item&gt;&lt;item&gt;210&lt;/item&gt;&lt;/record-ids&gt;&lt;/item&gt;&lt;/Libraries&gt;"/>
  </w:docVars>
  <w:rsids>
    <w:rsidRoot w:val="00D263D0"/>
    <w:rsid w:val="00002244"/>
    <w:rsid w:val="000038A3"/>
    <w:rsid w:val="00003DB9"/>
    <w:rsid w:val="0000537D"/>
    <w:rsid w:val="00005AF3"/>
    <w:rsid w:val="00005B48"/>
    <w:rsid w:val="00010A61"/>
    <w:rsid w:val="00012154"/>
    <w:rsid w:val="0001235E"/>
    <w:rsid w:val="0001288C"/>
    <w:rsid w:val="00012B33"/>
    <w:rsid w:val="00012DDA"/>
    <w:rsid w:val="0001355E"/>
    <w:rsid w:val="00014C01"/>
    <w:rsid w:val="00017B70"/>
    <w:rsid w:val="00020938"/>
    <w:rsid w:val="000218AF"/>
    <w:rsid w:val="00021ED0"/>
    <w:rsid w:val="00022455"/>
    <w:rsid w:val="00022DBB"/>
    <w:rsid w:val="00023548"/>
    <w:rsid w:val="000246B4"/>
    <w:rsid w:val="00025B51"/>
    <w:rsid w:val="000270CE"/>
    <w:rsid w:val="0003076D"/>
    <w:rsid w:val="000312AD"/>
    <w:rsid w:val="000318B6"/>
    <w:rsid w:val="00031B23"/>
    <w:rsid w:val="00032007"/>
    <w:rsid w:val="0003238F"/>
    <w:rsid w:val="00032824"/>
    <w:rsid w:val="00034706"/>
    <w:rsid w:val="00037090"/>
    <w:rsid w:val="00042794"/>
    <w:rsid w:val="00042CC0"/>
    <w:rsid w:val="00042ECF"/>
    <w:rsid w:val="000434B9"/>
    <w:rsid w:val="000435DF"/>
    <w:rsid w:val="0004455E"/>
    <w:rsid w:val="00044FB4"/>
    <w:rsid w:val="0004519C"/>
    <w:rsid w:val="00047164"/>
    <w:rsid w:val="00047372"/>
    <w:rsid w:val="00047431"/>
    <w:rsid w:val="00052978"/>
    <w:rsid w:val="00052EA3"/>
    <w:rsid w:val="00054E6B"/>
    <w:rsid w:val="00055F51"/>
    <w:rsid w:val="00055FCA"/>
    <w:rsid w:val="00056687"/>
    <w:rsid w:val="00057ABC"/>
    <w:rsid w:val="000601DF"/>
    <w:rsid w:val="00062E98"/>
    <w:rsid w:val="000632BE"/>
    <w:rsid w:val="00063663"/>
    <w:rsid w:val="0006404A"/>
    <w:rsid w:val="000646E4"/>
    <w:rsid w:val="000664CA"/>
    <w:rsid w:val="00067D39"/>
    <w:rsid w:val="000717C4"/>
    <w:rsid w:val="00071FB8"/>
    <w:rsid w:val="0007258F"/>
    <w:rsid w:val="00073B78"/>
    <w:rsid w:val="00075194"/>
    <w:rsid w:val="00075321"/>
    <w:rsid w:val="000804E7"/>
    <w:rsid w:val="0008365C"/>
    <w:rsid w:val="00084421"/>
    <w:rsid w:val="00084507"/>
    <w:rsid w:val="000854A3"/>
    <w:rsid w:val="000908C9"/>
    <w:rsid w:val="00090924"/>
    <w:rsid w:val="00090972"/>
    <w:rsid w:val="00090C9A"/>
    <w:rsid w:val="000955BF"/>
    <w:rsid w:val="00095C36"/>
    <w:rsid w:val="00096339"/>
    <w:rsid w:val="000964B2"/>
    <w:rsid w:val="00096B92"/>
    <w:rsid w:val="00097CC0"/>
    <w:rsid w:val="000A05BA"/>
    <w:rsid w:val="000A071C"/>
    <w:rsid w:val="000A2489"/>
    <w:rsid w:val="000A4844"/>
    <w:rsid w:val="000A4B24"/>
    <w:rsid w:val="000A50BC"/>
    <w:rsid w:val="000A77DF"/>
    <w:rsid w:val="000B102C"/>
    <w:rsid w:val="000B1E6E"/>
    <w:rsid w:val="000B28B2"/>
    <w:rsid w:val="000B3A78"/>
    <w:rsid w:val="000C0A83"/>
    <w:rsid w:val="000C0BAE"/>
    <w:rsid w:val="000C38BA"/>
    <w:rsid w:val="000C4F46"/>
    <w:rsid w:val="000C51BE"/>
    <w:rsid w:val="000C5D67"/>
    <w:rsid w:val="000D06C4"/>
    <w:rsid w:val="000D2697"/>
    <w:rsid w:val="000D3600"/>
    <w:rsid w:val="000D36CF"/>
    <w:rsid w:val="000D3816"/>
    <w:rsid w:val="000D3AC6"/>
    <w:rsid w:val="000D3F78"/>
    <w:rsid w:val="000D4D83"/>
    <w:rsid w:val="000D510E"/>
    <w:rsid w:val="000D5618"/>
    <w:rsid w:val="000D7BAC"/>
    <w:rsid w:val="000E0B93"/>
    <w:rsid w:val="000E2AE4"/>
    <w:rsid w:val="000E2C53"/>
    <w:rsid w:val="000E44D7"/>
    <w:rsid w:val="000E4A30"/>
    <w:rsid w:val="000E4A82"/>
    <w:rsid w:val="000E6306"/>
    <w:rsid w:val="000E710D"/>
    <w:rsid w:val="000E754F"/>
    <w:rsid w:val="000E7B07"/>
    <w:rsid w:val="000F13C4"/>
    <w:rsid w:val="000F190E"/>
    <w:rsid w:val="000F2471"/>
    <w:rsid w:val="000F3A5B"/>
    <w:rsid w:val="000F4155"/>
    <w:rsid w:val="000F634E"/>
    <w:rsid w:val="00101432"/>
    <w:rsid w:val="001033F8"/>
    <w:rsid w:val="00104621"/>
    <w:rsid w:val="00104EFA"/>
    <w:rsid w:val="0010565C"/>
    <w:rsid w:val="0010607C"/>
    <w:rsid w:val="0010626B"/>
    <w:rsid w:val="001072C2"/>
    <w:rsid w:val="0010782E"/>
    <w:rsid w:val="00107D12"/>
    <w:rsid w:val="00110629"/>
    <w:rsid w:val="001111D0"/>
    <w:rsid w:val="001112E7"/>
    <w:rsid w:val="00111AFE"/>
    <w:rsid w:val="001123D6"/>
    <w:rsid w:val="0011250C"/>
    <w:rsid w:val="0011469A"/>
    <w:rsid w:val="00120E8B"/>
    <w:rsid w:val="00121220"/>
    <w:rsid w:val="001229C2"/>
    <w:rsid w:val="00122E5F"/>
    <w:rsid w:val="001233C4"/>
    <w:rsid w:val="00123701"/>
    <w:rsid w:val="00125AAC"/>
    <w:rsid w:val="00125CCD"/>
    <w:rsid w:val="00126017"/>
    <w:rsid w:val="001271AD"/>
    <w:rsid w:val="00130447"/>
    <w:rsid w:val="00131859"/>
    <w:rsid w:val="00132965"/>
    <w:rsid w:val="00133CA4"/>
    <w:rsid w:val="0013463A"/>
    <w:rsid w:val="00135495"/>
    <w:rsid w:val="00136CA6"/>
    <w:rsid w:val="00140D8C"/>
    <w:rsid w:val="00141503"/>
    <w:rsid w:val="001439B7"/>
    <w:rsid w:val="00145794"/>
    <w:rsid w:val="00145ED1"/>
    <w:rsid w:val="00146C1B"/>
    <w:rsid w:val="00147568"/>
    <w:rsid w:val="00147D90"/>
    <w:rsid w:val="001504A9"/>
    <w:rsid w:val="0015051C"/>
    <w:rsid w:val="00152103"/>
    <w:rsid w:val="001533CE"/>
    <w:rsid w:val="00153592"/>
    <w:rsid w:val="00154D7F"/>
    <w:rsid w:val="00154F60"/>
    <w:rsid w:val="00157D63"/>
    <w:rsid w:val="00160951"/>
    <w:rsid w:val="001634CD"/>
    <w:rsid w:val="00163736"/>
    <w:rsid w:val="00163FCC"/>
    <w:rsid w:val="00164136"/>
    <w:rsid w:val="001674AD"/>
    <w:rsid w:val="00167937"/>
    <w:rsid w:val="00172216"/>
    <w:rsid w:val="0017317F"/>
    <w:rsid w:val="00173E78"/>
    <w:rsid w:val="00174127"/>
    <w:rsid w:val="00175B99"/>
    <w:rsid w:val="0017602B"/>
    <w:rsid w:val="001768D8"/>
    <w:rsid w:val="001776D0"/>
    <w:rsid w:val="00177E4F"/>
    <w:rsid w:val="00177EF9"/>
    <w:rsid w:val="0018136B"/>
    <w:rsid w:val="00182498"/>
    <w:rsid w:val="001826B2"/>
    <w:rsid w:val="0018398D"/>
    <w:rsid w:val="00184A23"/>
    <w:rsid w:val="0018739A"/>
    <w:rsid w:val="00187658"/>
    <w:rsid w:val="00187B54"/>
    <w:rsid w:val="001916E0"/>
    <w:rsid w:val="0019197F"/>
    <w:rsid w:val="00192084"/>
    <w:rsid w:val="0019335A"/>
    <w:rsid w:val="001938F3"/>
    <w:rsid w:val="00196900"/>
    <w:rsid w:val="00196952"/>
    <w:rsid w:val="001969D3"/>
    <w:rsid w:val="00196DEC"/>
    <w:rsid w:val="001A084B"/>
    <w:rsid w:val="001A1C0A"/>
    <w:rsid w:val="001A1DAF"/>
    <w:rsid w:val="001A1F34"/>
    <w:rsid w:val="001A20A4"/>
    <w:rsid w:val="001A52C3"/>
    <w:rsid w:val="001A61B3"/>
    <w:rsid w:val="001B0EEF"/>
    <w:rsid w:val="001B1C2B"/>
    <w:rsid w:val="001B1DE2"/>
    <w:rsid w:val="001B1E5B"/>
    <w:rsid w:val="001B219B"/>
    <w:rsid w:val="001B2C9A"/>
    <w:rsid w:val="001B3642"/>
    <w:rsid w:val="001B3B9F"/>
    <w:rsid w:val="001B5AB0"/>
    <w:rsid w:val="001B68DD"/>
    <w:rsid w:val="001C041B"/>
    <w:rsid w:val="001C1661"/>
    <w:rsid w:val="001C2C4F"/>
    <w:rsid w:val="001C3272"/>
    <w:rsid w:val="001C3CA3"/>
    <w:rsid w:val="001C4BA4"/>
    <w:rsid w:val="001C5B51"/>
    <w:rsid w:val="001C5BD5"/>
    <w:rsid w:val="001C69E3"/>
    <w:rsid w:val="001C7E99"/>
    <w:rsid w:val="001D0D58"/>
    <w:rsid w:val="001D0E04"/>
    <w:rsid w:val="001D327D"/>
    <w:rsid w:val="001D3649"/>
    <w:rsid w:val="001D477A"/>
    <w:rsid w:val="001D5ADC"/>
    <w:rsid w:val="001D606E"/>
    <w:rsid w:val="001D6D91"/>
    <w:rsid w:val="001D6F0D"/>
    <w:rsid w:val="001E2FB4"/>
    <w:rsid w:val="001E41B0"/>
    <w:rsid w:val="001E440D"/>
    <w:rsid w:val="001E468E"/>
    <w:rsid w:val="001E46D6"/>
    <w:rsid w:val="001E5429"/>
    <w:rsid w:val="001E5806"/>
    <w:rsid w:val="001E6DFF"/>
    <w:rsid w:val="001F0136"/>
    <w:rsid w:val="001F1736"/>
    <w:rsid w:val="001F26D3"/>
    <w:rsid w:val="001F28BF"/>
    <w:rsid w:val="001F2F80"/>
    <w:rsid w:val="001F35A5"/>
    <w:rsid w:val="001F3A73"/>
    <w:rsid w:val="001F579B"/>
    <w:rsid w:val="001F629D"/>
    <w:rsid w:val="001F66D6"/>
    <w:rsid w:val="001F6727"/>
    <w:rsid w:val="001F6B53"/>
    <w:rsid w:val="001F74B9"/>
    <w:rsid w:val="0020450D"/>
    <w:rsid w:val="002045D7"/>
    <w:rsid w:val="00204B75"/>
    <w:rsid w:val="002053BE"/>
    <w:rsid w:val="00205633"/>
    <w:rsid w:val="00205740"/>
    <w:rsid w:val="00205C12"/>
    <w:rsid w:val="00206C7A"/>
    <w:rsid w:val="00207C0E"/>
    <w:rsid w:val="002109EB"/>
    <w:rsid w:val="00210A4C"/>
    <w:rsid w:val="002136E2"/>
    <w:rsid w:val="00213E43"/>
    <w:rsid w:val="00213F29"/>
    <w:rsid w:val="002200D9"/>
    <w:rsid w:val="002205CA"/>
    <w:rsid w:val="00220F09"/>
    <w:rsid w:val="002218B7"/>
    <w:rsid w:val="00222605"/>
    <w:rsid w:val="0022297C"/>
    <w:rsid w:val="00222DD8"/>
    <w:rsid w:val="0022403E"/>
    <w:rsid w:val="00225A64"/>
    <w:rsid w:val="00226CE9"/>
    <w:rsid w:val="00226D22"/>
    <w:rsid w:val="00226DF5"/>
    <w:rsid w:val="00226FCE"/>
    <w:rsid w:val="00227C2C"/>
    <w:rsid w:val="00230120"/>
    <w:rsid w:val="0023388B"/>
    <w:rsid w:val="002339E5"/>
    <w:rsid w:val="00236188"/>
    <w:rsid w:val="00237F0F"/>
    <w:rsid w:val="00240AA4"/>
    <w:rsid w:val="002410DB"/>
    <w:rsid w:val="002427AD"/>
    <w:rsid w:val="00243088"/>
    <w:rsid w:val="00243CEC"/>
    <w:rsid w:val="002459BB"/>
    <w:rsid w:val="002516AF"/>
    <w:rsid w:val="00251797"/>
    <w:rsid w:val="00252183"/>
    <w:rsid w:val="00252EB3"/>
    <w:rsid w:val="0025300A"/>
    <w:rsid w:val="0025423C"/>
    <w:rsid w:val="00254D7F"/>
    <w:rsid w:val="00255A2E"/>
    <w:rsid w:val="00255F03"/>
    <w:rsid w:val="00256514"/>
    <w:rsid w:val="002575A9"/>
    <w:rsid w:val="00261DFE"/>
    <w:rsid w:val="0026562D"/>
    <w:rsid w:val="002658FD"/>
    <w:rsid w:val="00265925"/>
    <w:rsid w:val="002661C1"/>
    <w:rsid w:val="00267B4E"/>
    <w:rsid w:val="002702A1"/>
    <w:rsid w:val="0027131F"/>
    <w:rsid w:val="00273C38"/>
    <w:rsid w:val="00273C56"/>
    <w:rsid w:val="002741CF"/>
    <w:rsid w:val="00274626"/>
    <w:rsid w:val="00274B4D"/>
    <w:rsid w:val="002758B8"/>
    <w:rsid w:val="00275C8D"/>
    <w:rsid w:val="0027631B"/>
    <w:rsid w:val="002766FB"/>
    <w:rsid w:val="00276A96"/>
    <w:rsid w:val="00276B98"/>
    <w:rsid w:val="00277732"/>
    <w:rsid w:val="002803EB"/>
    <w:rsid w:val="002813BC"/>
    <w:rsid w:val="00282BBC"/>
    <w:rsid w:val="00284F4D"/>
    <w:rsid w:val="00285FDE"/>
    <w:rsid w:val="00286258"/>
    <w:rsid w:val="00286745"/>
    <w:rsid w:val="00286D9A"/>
    <w:rsid w:val="00291DCA"/>
    <w:rsid w:val="002931A3"/>
    <w:rsid w:val="00293261"/>
    <w:rsid w:val="00293793"/>
    <w:rsid w:val="00294240"/>
    <w:rsid w:val="002950FB"/>
    <w:rsid w:val="002957B2"/>
    <w:rsid w:val="00295BFD"/>
    <w:rsid w:val="002A00B2"/>
    <w:rsid w:val="002A0AAB"/>
    <w:rsid w:val="002A1F7E"/>
    <w:rsid w:val="002A2F01"/>
    <w:rsid w:val="002A2F2D"/>
    <w:rsid w:val="002A393D"/>
    <w:rsid w:val="002A533A"/>
    <w:rsid w:val="002A5B3D"/>
    <w:rsid w:val="002A66C2"/>
    <w:rsid w:val="002A6AC0"/>
    <w:rsid w:val="002A71B9"/>
    <w:rsid w:val="002B1AB9"/>
    <w:rsid w:val="002B225A"/>
    <w:rsid w:val="002B297B"/>
    <w:rsid w:val="002B48F2"/>
    <w:rsid w:val="002B5953"/>
    <w:rsid w:val="002C11FA"/>
    <w:rsid w:val="002C18F6"/>
    <w:rsid w:val="002C1D6C"/>
    <w:rsid w:val="002C2622"/>
    <w:rsid w:val="002C2DEA"/>
    <w:rsid w:val="002C4018"/>
    <w:rsid w:val="002C4381"/>
    <w:rsid w:val="002C4756"/>
    <w:rsid w:val="002C478D"/>
    <w:rsid w:val="002C4BE0"/>
    <w:rsid w:val="002C5C3A"/>
    <w:rsid w:val="002C7235"/>
    <w:rsid w:val="002D34CF"/>
    <w:rsid w:val="002D5430"/>
    <w:rsid w:val="002D5541"/>
    <w:rsid w:val="002D60AD"/>
    <w:rsid w:val="002D62E4"/>
    <w:rsid w:val="002D6CE7"/>
    <w:rsid w:val="002D720F"/>
    <w:rsid w:val="002D7F5F"/>
    <w:rsid w:val="002E02E4"/>
    <w:rsid w:val="002E166F"/>
    <w:rsid w:val="002E1F1B"/>
    <w:rsid w:val="002E23BB"/>
    <w:rsid w:val="002E3848"/>
    <w:rsid w:val="002E38EB"/>
    <w:rsid w:val="002E41A9"/>
    <w:rsid w:val="002E43AC"/>
    <w:rsid w:val="002E467B"/>
    <w:rsid w:val="002E46D6"/>
    <w:rsid w:val="002E6429"/>
    <w:rsid w:val="002E6DA1"/>
    <w:rsid w:val="002E7590"/>
    <w:rsid w:val="002F000F"/>
    <w:rsid w:val="002F1476"/>
    <w:rsid w:val="002F1551"/>
    <w:rsid w:val="002F18C0"/>
    <w:rsid w:val="002F2059"/>
    <w:rsid w:val="002F245F"/>
    <w:rsid w:val="002F3142"/>
    <w:rsid w:val="002F530C"/>
    <w:rsid w:val="00300CB6"/>
    <w:rsid w:val="0030275B"/>
    <w:rsid w:val="00302A2D"/>
    <w:rsid w:val="00303C03"/>
    <w:rsid w:val="00303EEA"/>
    <w:rsid w:val="00304DDD"/>
    <w:rsid w:val="00304E67"/>
    <w:rsid w:val="00305F55"/>
    <w:rsid w:val="00306EB0"/>
    <w:rsid w:val="00306FC8"/>
    <w:rsid w:val="00307AFF"/>
    <w:rsid w:val="00312223"/>
    <w:rsid w:val="0031370E"/>
    <w:rsid w:val="00313D99"/>
    <w:rsid w:val="003141AC"/>
    <w:rsid w:val="00314351"/>
    <w:rsid w:val="003149C7"/>
    <w:rsid w:val="00314F5C"/>
    <w:rsid w:val="003152E0"/>
    <w:rsid w:val="0031576A"/>
    <w:rsid w:val="003173A5"/>
    <w:rsid w:val="003175FA"/>
    <w:rsid w:val="003202B6"/>
    <w:rsid w:val="00322595"/>
    <w:rsid w:val="00322FBF"/>
    <w:rsid w:val="00326C7D"/>
    <w:rsid w:val="003277A6"/>
    <w:rsid w:val="00331E72"/>
    <w:rsid w:val="0033296F"/>
    <w:rsid w:val="00333B0C"/>
    <w:rsid w:val="00333EE3"/>
    <w:rsid w:val="003346D0"/>
    <w:rsid w:val="00334A0D"/>
    <w:rsid w:val="003369DD"/>
    <w:rsid w:val="00337380"/>
    <w:rsid w:val="0033759A"/>
    <w:rsid w:val="003375C2"/>
    <w:rsid w:val="003401F0"/>
    <w:rsid w:val="00342E0E"/>
    <w:rsid w:val="00343927"/>
    <w:rsid w:val="003447A9"/>
    <w:rsid w:val="00344AA6"/>
    <w:rsid w:val="003455AF"/>
    <w:rsid w:val="003502AB"/>
    <w:rsid w:val="00350AB7"/>
    <w:rsid w:val="00350B4D"/>
    <w:rsid w:val="0035378A"/>
    <w:rsid w:val="0035392A"/>
    <w:rsid w:val="00353CD9"/>
    <w:rsid w:val="003544AC"/>
    <w:rsid w:val="00354D62"/>
    <w:rsid w:val="0035594E"/>
    <w:rsid w:val="003561A0"/>
    <w:rsid w:val="00356341"/>
    <w:rsid w:val="00356BB5"/>
    <w:rsid w:val="00356F3D"/>
    <w:rsid w:val="003627DE"/>
    <w:rsid w:val="00363164"/>
    <w:rsid w:val="00363E36"/>
    <w:rsid w:val="00364E81"/>
    <w:rsid w:val="00365F51"/>
    <w:rsid w:val="0036623E"/>
    <w:rsid w:val="003670BE"/>
    <w:rsid w:val="00367377"/>
    <w:rsid w:val="00367E34"/>
    <w:rsid w:val="00367EF4"/>
    <w:rsid w:val="00372192"/>
    <w:rsid w:val="00372846"/>
    <w:rsid w:val="003741A3"/>
    <w:rsid w:val="00375233"/>
    <w:rsid w:val="00381E1D"/>
    <w:rsid w:val="0038322B"/>
    <w:rsid w:val="0038372C"/>
    <w:rsid w:val="00383CF7"/>
    <w:rsid w:val="00384D15"/>
    <w:rsid w:val="00385B97"/>
    <w:rsid w:val="00385CEE"/>
    <w:rsid w:val="0038629A"/>
    <w:rsid w:val="00387E8D"/>
    <w:rsid w:val="00392D9D"/>
    <w:rsid w:val="00395E6A"/>
    <w:rsid w:val="00397050"/>
    <w:rsid w:val="00397908"/>
    <w:rsid w:val="003A146A"/>
    <w:rsid w:val="003A29B5"/>
    <w:rsid w:val="003A4448"/>
    <w:rsid w:val="003A4F24"/>
    <w:rsid w:val="003A5390"/>
    <w:rsid w:val="003A594A"/>
    <w:rsid w:val="003B21EA"/>
    <w:rsid w:val="003B2C05"/>
    <w:rsid w:val="003B442F"/>
    <w:rsid w:val="003B5809"/>
    <w:rsid w:val="003B5D3D"/>
    <w:rsid w:val="003B6608"/>
    <w:rsid w:val="003C06F5"/>
    <w:rsid w:val="003C0FAE"/>
    <w:rsid w:val="003C1A49"/>
    <w:rsid w:val="003C33D5"/>
    <w:rsid w:val="003C4A62"/>
    <w:rsid w:val="003C5B2C"/>
    <w:rsid w:val="003C6078"/>
    <w:rsid w:val="003C7B2B"/>
    <w:rsid w:val="003C7B91"/>
    <w:rsid w:val="003C7CEA"/>
    <w:rsid w:val="003D05C1"/>
    <w:rsid w:val="003D0AC8"/>
    <w:rsid w:val="003D1200"/>
    <w:rsid w:val="003D149E"/>
    <w:rsid w:val="003D1698"/>
    <w:rsid w:val="003D1C64"/>
    <w:rsid w:val="003D1ECA"/>
    <w:rsid w:val="003D20DE"/>
    <w:rsid w:val="003D353A"/>
    <w:rsid w:val="003D3B5C"/>
    <w:rsid w:val="003D3F48"/>
    <w:rsid w:val="003D6CCF"/>
    <w:rsid w:val="003E034D"/>
    <w:rsid w:val="003E1E30"/>
    <w:rsid w:val="003E2C7C"/>
    <w:rsid w:val="003E31A4"/>
    <w:rsid w:val="003E40DC"/>
    <w:rsid w:val="003E4DB8"/>
    <w:rsid w:val="003E6186"/>
    <w:rsid w:val="003E6EE7"/>
    <w:rsid w:val="003F0194"/>
    <w:rsid w:val="003F020C"/>
    <w:rsid w:val="003F188F"/>
    <w:rsid w:val="003F2961"/>
    <w:rsid w:val="003F2BCA"/>
    <w:rsid w:val="003F36FA"/>
    <w:rsid w:val="003F50AB"/>
    <w:rsid w:val="003F599F"/>
    <w:rsid w:val="00400ED2"/>
    <w:rsid w:val="00402AE8"/>
    <w:rsid w:val="00402C93"/>
    <w:rsid w:val="00403CC2"/>
    <w:rsid w:val="00404B2E"/>
    <w:rsid w:val="00404B96"/>
    <w:rsid w:val="00404CBC"/>
    <w:rsid w:val="00405766"/>
    <w:rsid w:val="00406964"/>
    <w:rsid w:val="0040717B"/>
    <w:rsid w:val="0040719B"/>
    <w:rsid w:val="00407575"/>
    <w:rsid w:val="00407A2E"/>
    <w:rsid w:val="00407EE2"/>
    <w:rsid w:val="0041054A"/>
    <w:rsid w:val="0041190F"/>
    <w:rsid w:val="00411FC6"/>
    <w:rsid w:val="00412F53"/>
    <w:rsid w:val="004136CA"/>
    <w:rsid w:val="00414F3C"/>
    <w:rsid w:val="0041548B"/>
    <w:rsid w:val="00415B67"/>
    <w:rsid w:val="0041628A"/>
    <w:rsid w:val="0041669B"/>
    <w:rsid w:val="0041687B"/>
    <w:rsid w:val="00417D57"/>
    <w:rsid w:val="00420077"/>
    <w:rsid w:val="0042246E"/>
    <w:rsid w:val="004237D6"/>
    <w:rsid w:val="004239E7"/>
    <w:rsid w:val="00425267"/>
    <w:rsid w:val="004254E0"/>
    <w:rsid w:val="0042569E"/>
    <w:rsid w:val="00425F81"/>
    <w:rsid w:val="00427842"/>
    <w:rsid w:val="004317BE"/>
    <w:rsid w:val="00431D04"/>
    <w:rsid w:val="00431E84"/>
    <w:rsid w:val="0043436B"/>
    <w:rsid w:val="00435964"/>
    <w:rsid w:val="00435B9E"/>
    <w:rsid w:val="00436A46"/>
    <w:rsid w:val="004402B3"/>
    <w:rsid w:val="00440C33"/>
    <w:rsid w:val="004422D9"/>
    <w:rsid w:val="00443070"/>
    <w:rsid w:val="00443161"/>
    <w:rsid w:val="00445294"/>
    <w:rsid w:val="00446CDC"/>
    <w:rsid w:val="00450202"/>
    <w:rsid w:val="004519A0"/>
    <w:rsid w:val="00452732"/>
    <w:rsid w:val="00453581"/>
    <w:rsid w:val="00453664"/>
    <w:rsid w:val="004546A4"/>
    <w:rsid w:val="00456DE3"/>
    <w:rsid w:val="00457324"/>
    <w:rsid w:val="00457E75"/>
    <w:rsid w:val="004618E7"/>
    <w:rsid w:val="0046353B"/>
    <w:rsid w:val="00463694"/>
    <w:rsid w:val="00466568"/>
    <w:rsid w:val="0046656C"/>
    <w:rsid w:val="00466F09"/>
    <w:rsid w:val="00467AD4"/>
    <w:rsid w:val="00470D94"/>
    <w:rsid w:val="0047199A"/>
    <w:rsid w:val="0047304C"/>
    <w:rsid w:val="00473567"/>
    <w:rsid w:val="0047568C"/>
    <w:rsid w:val="004765CF"/>
    <w:rsid w:val="004766F4"/>
    <w:rsid w:val="0047686F"/>
    <w:rsid w:val="00477853"/>
    <w:rsid w:val="00480399"/>
    <w:rsid w:val="00481EC3"/>
    <w:rsid w:val="00482C03"/>
    <w:rsid w:val="00483C04"/>
    <w:rsid w:val="00484730"/>
    <w:rsid w:val="00484C56"/>
    <w:rsid w:val="004908D6"/>
    <w:rsid w:val="004927A6"/>
    <w:rsid w:val="00493ADE"/>
    <w:rsid w:val="00495406"/>
    <w:rsid w:val="004954D8"/>
    <w:rsid w:val="004973C3"/>
    <w:rsid w:val="00497690"/>
    <w:rsid w:val="00497A97"/>
    <w:rsid w:val="00497B51"/>
    <w:rsid w:val="004A0258"/>
    <w:rsid w:val="004A1446"/>
    <w:rsid w:val="004A3739"/>
    <w:rsid w:val="004A4E5B"/>
    <w:rsid w:val="004A6987"/>
    <w:rsid w:val="004B2053"/>
    <w:rsid w:val="004B3E28"/>
    <w:rsid w:val="004B5139"/>
    <w:rsid w:val="004B585B"/>
    <w:rsid w:val="004B631C"/>
    <w:rsid w:val="004B720E"/>
    <w:rsid w:val="004B7259"/>
    <w:rsid w:val="004B7435"/>
    <w:rsid w:val="004B761A"/>
    <w:rsid w:val="004B7A01"/>
    <w:rsid w:val="004C0256"/>
    <w:rsid w:val="004C274E"/>
    <w:rsid w:val="004C2FE7"/>
    <w:rsid w:val="004C3378"/>
    <w:rsid w:val="004C3F0B"/>
    <w:rsid w:val="004C4B4C"/>
    <w:rsid w:val="004C7C11"/>
    <w:rsid w:val="004D18B3"/>
    <w:rsid w:val="004D1B3D"/>
    <w:rsid w:val="004D1BC8"/>
    <w:rsid w:val="004D251D"/>
    <w:rsid w:val="004D3522"/>
    <w:rsid w:val="004D3620"/>
    <w:rsid w:val="004D401E"/>
    <w:rsid w:val="004D4B19"/>
    <w:rsid w:val="004D4B40"/>
    <w:rsid w:val="004D6701"/>
    <w:rsid w:val="004D7597"/>
    <w:rsid w:val="004D77FD"/>
    <w:rsid w:val="004E1BAB"/>
    <w:rsid w:val="004E4CD5"/>
    <w:rsid w:val="004E4D94"/>
    <w:rsid w:val="004E5B50"/>
    <w:rsid w:val="004E6645"/>
    <w:rsid w:val="004E7150"/>
    <w:rsid w:val="004E7F51"/>
    <w:rsid w:val="004F0AA6"/>
    <w:rsid w:val="004F2833"/>
    <w:rsid w:val="004F2BAA"/>
    <w:rsid w:val="004F36AB"/>
    <w:rsid w:val="004F4269"/>
    <w:rsid w:val="004F56A2"/>
    <w:rsid w:val="004F64BE"/>
    <w:rsid w:val="004F6E05"/>
    <w:rsid w:val="004F7EE7"/>
    <w:rsid w:val="005014D8"/>
    <w:rsid w:val="005017F9"/>
    <w:rsid w:val="005023A9"/>
    <w:rsid w:val="0050413C"/>
    <w:rsid w:val="0050461B"/>
    <w:rsid w:val="005072E7"/>
    <w:rsid w:val="00507D6B"/>
    <w:rsid w:val="005106D0"/>
    <w:rsid w:val="00511CB6"/>
    <w:rsid w:val="00513868"/>
    <w:rsid w:val="005144C6"/>
    <w:rsid w:val="00516067"/>
    <w:rsid w:val="00516AAE"/>
    <w:rsid w:val="00517BAC"/>
    <w:rsid w:val="0052010B"/>
    <w:rsid w:val="0052073F"/>
    <w:rsid w:val="00522B63"/>
    <w:rsid w:val="00524202"/>
    <w:rsid w:val="0052440E"/>
    <w:rsid w:val="0052461B"/>
    <w:rsid w:val="00524678"/>
    <w:rsid w:val="00526A3F"/>
    <w:rsid w:val="00526B3E"/>
    <w:rsid w:val="00527522"/>
    <w:rsid w:val="00527C2F"/>
    <w:rsid w:val="00527C51"/>
    <w:rsid w:val="00532862"/>
    <w:rsid w:val="00533D10"/>
    <w:rsid w:val="005346BA"/>
    <w:rsid w:val="005349D6"/>
    <w:rsid w:val="00534E15"/>
    <w:rsid w:val="0053665A"/>
    <w:rsid w:val="00536DD6"/>
    <w:rsid w:val="0053753E"/>
    <w:rsid w:val="00540442"/>
    <w:rsid w:val="00540FBE"/>
    <w:rsid w:val="00541A9C"/>
    <w:rsid w:val="00541FA0"/>
    <w:rsid w:val="00543AB3"/>
    <w:rsid w:val="0054462E"/>
    <w:rsid w:val="00544D69"/>
    <w:rsid w:val="00545801"/>
    <w:rsid w:val="00546C5E"/>
    <w:rsid w:val="00546D4B"/>
    <w:rsid w:val="0054780D"/>
    <w:rsid w:val="00547C63"/>
    <w:rsid w:val="0055150F"/>
    <w:rsid w:val="00551FAB"/>
    <w:rsid w:val="005529A3"/>
    <w:rsid w:val="00552ABE"/>
    <w:rsid w:val="00552E48"/>
    <w:rsid w:val="00553516"/>
    <w:rsid w:val="005536CD"/>
    <w:rsid w:val="00553ED2"/>
    <w:rsid w:val="00555C97"/>
    <w:rsid w:val="00556481"/>
    <w:rsid w:val="00557C71"/>
    <w:rsid w:val="00557D9E"/>
    <w:rsid w:val="0056035B"/>
    <w:rsid w:val="00561CBE"/>
    <w:rsid w:val="00563DD5"/>
    <w:rsid w:val="0056461E"/>
    <w:rsid w:val="00565CB3"/>
    <w:rsid w:val="00566299"/>
    <w:rsid w:val="00566EED"/>
    <w:rsid w:val="00567D10"/>
    <w:rsid w:val="00567F6D"/>
    <w:rsid w:val="0057135B"/>
    <w:rsid w:val="00573A66"/>
    <w:rsid w:val="00573B92"/>
    <w:rsid w:val="00574E46"/>
    <w:rsid w:val="0057594A"/>
    <w:rsid w:val="005761F8"/>
    <w:rsid w:val="00576484"/>
    <w:rsid w:val="00576BCE"/>
    <w:rsid w:val="00576D60"/>
    <w:rsid w:val="00577FF7"/>
    <w:rsid w:val="00580A0E"/>
    <w:rsid w:val="00580C3A"/>
    <w:rsid w:val="00580E6C"/>
    <w:rsid w:val="005811C9"/>
    <w:rsid w:val="005812D7"/>
    <w:rsid w:val="0058232E"/>
    <w:rsid w:val="005846F6"/>
    <w:rsid w:val="0058631C"/>
    <w:rsid w:val="0058642B"/>
    <w:rsid w:val="00586FBA"/>
    <w:rsid w:val="005918EE"/>
    <w:rsid w:val="0059281E"/>
    <w:rsid w:val="00593F84"/>
    <w:rsid w:val="00596D52"/>
    <w:rsid w:val="00596FEF"/>
    <w:rsid w:val="0059735F"/>
    <w:rsid w:val="005A0EAB"/>
    <w:rsid w:val="005A18B7"/>
    <w:rsid w:val="005A3C3E"/>
    <w:rsid w:val="005A5B09"/>
    <w:rsid w:val="005A6A29"/>
    <w:rsid w:val="005A6EAA"/>
    <w:rsid w:val="005B02AD"/>
    <w:rsid w:val="005B4575"/>
    <w:rsid w:val="005B5FCA"/>
    <w:rsid w:val="005B6F4B"/>
    <w:rsid w:val="005B70AB"/>
    <w:rsid w:val="005C079E"/>
    <w:rsid w:val="005C0A1B"/>
    <w:rsid w:val="005C0F7E"/>
    <w:rsid w:val="005C39AE"/>
    <w:rsid w:val="005C4873"/>
    <w:rsid w:val="005C4CAE"/>
    <w:rsid w:val="005C4F55"/>
    <w:rsid w:val="005C63CD"/>
    <w:rsid w:val="005C6E3F"/>
    <w:rsid w:val="005C75F5"/>
    <w:rsid w:val="005C7A5B"/>
    <w:rsid w:val="005C7FC7"/>
    <w:rsid w:val="005D01FF"/>
    <w:rsid w:val="005D1049"/>
    <w:rsid w:val="005D2E57"/>
    <w:rsid w:val="005D336A"/>
    <w:rsid w:val="005D5208"/>
    <w:rsid w:val="005D694B"/>
    <w:rsid w:val="005D6D2E"/>
    <w:rsid w:val="005D6E2A"/>
    <w:rsid w:val="005D7596"/>
    <w:rsid w:val="005E10D7"/>
    <w:rsid w:val="005E4E30"/>
    <w:rsid w:val="005E5A8B"/>
    <w:rsid w:val="005E7473"/>
    <w:rsid w:val="005F04A4"/>
    <w:rsid w:val="005F146A"/>
    <w:rsid w:val="005F1481"/>
    <w:rsid w:val="005F2079"/>
    <w:rsid w:val="005F4593"/>
    <w:rsid w:val="005F4870"/>
    <w:rsid w:val="005F4BAB"/>
    <w:rsid w:val="005F4CB0"/>
    <w:rsid w:val="005F65E5"/>
    <w:rsid w:val="005F79FB"/>
    <w:rsid w:val="005F7A20"/>
    <w:rsid w:val="006012EC"/>
    <w:rsid w:val="00601840"/>
    <w:rsid w:val="00601ABA"/>
    <w:rsid w:val="00601C91"/>
    <w:rsid w:val="0060262A"/>
    <w:rsid w:val="00604057"/>
    <w:rsid w:val="00605AF6"/>
    <w:rsid w:val="00606828"/>
    <w:rsid w:val="00610908"/>
    <w:rsid w:val="00611E90"/>
    <w:rsid w:val="006121EE"/>
    <w:rsid w:val="006127E7"/>
    <w:rsid w:val="006139A3"/>
    <w:rsid w:val="006139AD"/>
    <w:rsid w:val="00615694"/>
    <w:rsid w:val="00615904"/>
    <w:rsid w:val="0061593A"/>
    <w:rsid w:val="0061796D"/>
    <w:rsid w:val="00617BF6"/>
    <w:rsid w:val="00617DD2"/>
    <w:rsid w:val="00623790"/>
    <w:rsid w:val="0062389A"/>
    <w:rsid w:val="00623CB4"/>
    <w:rsid w:val="00626560"/>
    <w:rsid w:val="00626DE5"/>
    <w:rsid w:val="00627FE9"/>
    <w:rsid w:val="006301DF"/>
    <w:rsid w:val="006310D2"/>
    <w:rsid w:val="0063140F"/>
    <w:rsid w:val="00632573"/>
    <w:rsid w:val="006327C9"/>
    <w:rsid w:val="00633744"/>
    <w:rsid w:val="00635292"/>
    <w:rsid w:val="006355D3"/>
    <w:rsid w:val="00635E68"/>
    <w:rsid w:val="0063725E"/>
    <w:rsid w:val="00637513"/>
    <w:rsid w:val="00640B13"/>
    <w:rsid w:val="00642912"/>
    <w:rsid w:val="00645F9A"/>
    <w:rsid w:val="00646E10"/>
    <w:rsid w:val="00646FA3"/>
    <w:rsid w:val="006519F1"/>
    <w:rsid w:val="00652272"/>
    <w:rsid w:val="0065262B"/>
    <w:rsid w:val="00652C61"/>
    <w:rsid w:val="006531AA"/>
    <w:rsid w:val="006556B4"/>
    <w:rsid w:val="0065577E"/>
    <w:rsid w:val="006566CA"/>
    <w:rsid w:val="00656F72"/>
    <w:rsid w:val="006575F0"/>
    <w:rsid w:val="00657EAD"/>
    <w:rsid w:val="00657F01"/>
    <w:rsid w:val="00660748"/>
    <w:rsid w:val="0066326B"/>
    <w:rsid w:val="0066361A"/>
    <w:rsid w:val="00663B6A"/>
    <w:rsid w:val="00664BCC"/>
    <w:rsid w:val="00664BF4"/>
    <w:rsid w:val="00664CDA"/>
    <w:rsid w:val="006655DB"/>
    <w:rsid w:val="00665601"/>
    <w:rsid w:val="00665641"/>
    <w:rsid w:val="0066661E"/>
    <w:rsid w:val="00666F1C"/>
    <w:rsid w:val="00667B39"/>
    <w:rsid w:val="00670008"/>
    <w:rsid w:val="00670086"/>
    <w:rsid w:val="006707EB"/>
    <w:rsid w:val="006727F0"/>
    <w:rsid w:val="00672B58"/>
    <w:rsid w:val="0067494F"/>
    <w:rsid w:val="00674C36"/>
    <w:rsid w:val="00674F4C"/>
    <w:rsid w:val="006761F8"/>
    <w:rsid w:val="00676C31"/>
    <w:rsid w:val="00676D00"/>
    <w:rsid w:val="0067741A"/>
    <w:rsid w:val="00677EF9"/>
    <w:rsid w:val="006800E9"/>
    <w:rsid w:val="0068157C"/>
    <w:rsid w:val="0068226C"/>
    <w:rsid w:val="006853F0"/>
    <w:rsid w:val="00686D25"/>
    <w:rsid w:val="00686F11"/>
    <w:rsid w:val="006914B9"/>
    <w:rsid w:val="00691EB1"/>
    <w:rsid w:val="00692FD9"/>
    <w:rsid w:val="006955BC"/>
    <w:rsid w:val="00697D98"/>
    <w:rsid w:val="006A0330"/>
    <w:rsid w:val="006A214A"/>
    <w:rsid w:val="006A2FE4"/>
    <w:rsid w:val="006A4217"/>
    <w:rsid w:val="006A49AD"/>
    <w:rsid w:val="006A6262"/>
    <w:rsid w:val="006A7F26"/>
    <w:rsid w:val="006B0C88"/>
    <w:rsid w:val="006B1FF0"/>
    <w:rsid w:val="006B3E80"/>
    <w:rsid w:val="006B498B"/>
    <w:rsid w:val="006B5463"/>
    <w:rsid w:val="006B7093"/>
    <w:rsid w:val="006B76B7"/>
    <w:rsid w:val="006B7703"/>
    <w:rsid w:val="006C0F36"/>
    <w:rsid w:val="006C21AE"/>
    <w:rsid w:val="006C2378"/>
    <w:rsid w:val="006C3DA9"/>
    <w:rsid w:val="006C4BCD"/>
    <w:rsid w:val="006C50A7"/>
    <w:rsid w:val="006C5C36"/>
    <w:rsid w:val="006C5D2A"/>
    <w:rsid w:val="006C684C"/>
    <w:rsid w:val="006D00B0"/>
    <w:rsid w:val="006D0EB7"/>
    <w:rsid w:val="006D1040"/>
    <w:rsid w:val="006D12D2"/>
    <w:rsid w:val="006D2ABA"/>
    <w:rsid w:val="006D3805"/>
    <w:rsid w:val="006D4DEC"/>
    <w:rsid w:val="006D522F"/>
    <w:rsid w:val="006D566C"/>
    <w:rsid w:val="006D597B"/>
    <w:rsid w:val="006D6E76"/>
    <w:rsid w:val="006D786A"/>
    <w:rsid w:val="006E02A1"/>
    <w:rsid w:val="006E3E18"/>
    <w:rsid w:val="006E42F6"/>
    <w:rsid w:val="006E6077"/>
    <w:rsid w:val="006E73DF"/>
    <w:rsid w:val="006E774F"/>
    <w:rsid w:val="006E77D3"/>
    <w:rsid w:val="006E7A68"/>
    <w:rsid w:val="006F2C1A"/>
    <w:rsid w:val="006F310A"/>
    <w:rsid w:val="006F394A"/>
    <w:rsid w:val="006F4F61"/>
    <w:rsid w:val="006F707A"/>
    <w:rsid w:val="006F7151"/>
    <w:rsid w:val="006F7CDD"/>
    <w:rsid w:val="007008CB"/>
    <w:rsid w:val="007079AA"/>
    <w:rsid w:val="0071046D"/>
    <w:rsid w:val="00712167"/>
    <w:rsid w:val="00712C74"/>
    <w:rsid w:val="007138C3"/>
    <w:rsid w:val="00713CF6"/>
    <w:rsid w:val="00714519"/>
    <w:rsid w:val="0071496E"/>
    <w:rsid w:val="00716A83"/>
    <w:rsid w:val="00722BA0"/>
    <w:rsid w:val="00722ED7"/>
    <w:rsid w:val="00723950"/>
    <w:rsid w:val="00723BF8"/>
    <w:rsid w:val="00724A5E"/>
    <w:rsid w:val="00724BE9"/>
    <w:rsid w:val="0072560F"/>
    <w:rsid w:val="00725C4D"/>
    <w:rsid w:val="00725C76"/>
    <w:rsid w:val="00725E6E"/>
    <w:rsid w:val="007266A4"/>
    <w:rsid w:val="007267BF"/>
    <w:rsid w:val="007301BB"/>
    <w:rsid w:val="007302DB"/>
    <w:rsid w:val="00731BD3"/>
    <w:rsid w:val="007322EB"/>
    <w:rsid w:val="00732A86"/>
    <w:rsid w:val="00733982"/>
    <w:rsid w:val="00734147"/>
    <w:rsid w:val="007352D4"/>
    <w:rsid w:val="007352DA"/>
    <w:rsid w:val="00735544"/>
    <w:rsid w:val="007371D5"/>
    <w:rsid w:val="0074057E"/>
    <w:rsid w:val="007406E0"/>
    <w:rsid w:val="0074098E"/>
    <w:rsid w:val="00741B3F"/>
    <w:rsid w:val="007433ED"/>
    <w:rsid w:val="007435EE"/>
    <w:rsid w:val="007437F1"/>
    <w:rsid w:val="00743864"/>
    <w:rsid w:val="00743962"/>
    <w:rsid w:val="007447E9"/>
    <w:rsid w:val="00744E5E"/>
    <w:rsid w:val="0074592E"/>
    <w:rsid w:val="00747758"/>
    <w:rsid w:val="00747EF7"/>
    <w:rsid w:val="0075029C"/>
    <w:rsid w:val="00751055"/>
    <w:rsid w:val="00751172"/>
    <w:rsid w:val="00753BD9"/>
    <w:rsid w:val="00755431"/>
    <w:rsid w:val="00757B1D"/>
    <w:rsid w:val="007629BC"/>
    <w:rsid w:val="00763BA9"/>
    <w:rsid w:val="0076562B"/>
    <w:rsid w:val="00765D0A"/>
    <w:rsid w:val="0076617D"/>
    <w:rsid w:val="00766628"/>
    <w:rsid w:val="007672A5"/>
    <w:rsid w:val="007729EB"/>
    <w:rsid w:val="0077543B"/>
    <w:rsid w:val="00781970"/>
    <w:rsid w:val="0078321C"/>
    <w:rsid w:val="00783C3D"/>
    <w:rsid w:val="00785AE4"/>
    <w:rsid w:val="00785D8E"/>
    <w:rsid w:val="00786FDB"/>
    <w:rsid w:val="00787A82"/>
    <w:rsid w:val="0079079C"/>
    <w:rsid w:val="00791B06"/>
    <w:rsid w:val="007942AF"/>
    <w:rsid w:val="007946D5"/>
    <w:rsid w:val="00795D7A"/>
    <w:rsid w:val="00795F25"/>
    <w:rsid w:val="007A00C7"/>
    <w:rsid w:val="007A13F3"/>
    <w:rsid w:val="007A35AA"/>
    <w:rsid w:val="007A41DB"/>
    <w:rsid w:val="007A4BCA"/>
    <w:rsid w:val="007A4E4C"/>
    <w:rsid w:val="007A5611"/>
    <w:rsid w:val="007A6834"/>
    <w:rsid w:val="007B164A"/>
    <w:rsid w:val="007B1ED0"/>
    <w:rsid w:val="007B2722"/>
    <w:rsid w:val="007B273B"/>
    <w:rsid w:val="007B29BA"/>
    <w:rsid w:val="007B2CA5"/>
    <w:rsid w:val="007B3035"/>
    <w:rsid w:val="007B3445"/>
    <w:rsid w:val="007B4B63"/>
    <w:rsid w:val="007B4E2D"/>
    <w:rsid w:val="007B6A8C"/>
    <w:rsid w:val="007B732C"/>
    <w:rsid w:val="007B76A8"/>
    <w:rsid w:val="007B7B7C"/>
    <w:rsid w:val="007C1192"/>
    <w:rsid w:val="007C1409"/>
    <w:rsid w:val="007C157F"/>
    <w:rsid w:val="007C160D"/>
    <w:rsid w:val="007C365B"/>
    <w:rsid w:val="007C423E"/>
    <w:rsid w:val="007C4A18"/>
    <w:rsid w:val="007C5A5A"/>
    <w:rsid w:val="007C633C"/>
    <w:rsid w:val="007C6385"/>
    <w:rsid w:val="007C66F5"/>
    <w:rsid w:val="007C6731"/>
    <w:rsid w:val="007D0DDF"/>
    <w:rsid w:val="007D2097"/>
    <w:rsid w:val="007D3139"/>
    <w:rsid w:val="007D5666"/>
    <w:rsid w:val="007D5BC4"/>
    <w:rsid w:val="007D6DEF"/>
    <w:rsid w:val="007D73E0"/>
    <w:rsid w:val="007D7AF9"/>
    <w:rsid w:val="007E0F44"/>
    <w:rsid w:val="007E1FDF"/>
    <w:rsid w:val="007E218D"/>
    <w:rsid w:val="007E45C1"/>
    <w:rsid w:val="007E4F62"/>
    <w:rsid w:val="007E592F"/>
    <w:rsid w:val="007E6CB5"/>
    <w:rsid w:val="007E77F2"/>
    <w:rsid w:val="007F04C2"/>
    <w:rsid w:val="007F1E38"/>
    <w:rsid w:val="007F3E56"/>
    <w:rsid w:val="007F5FDA"/>
    <w:rsid w:val="007F644E"/>
    <w:rsid w:val="007F6D8A"/>
    <w:rsid w:val="007F751E"/>
    <w:rsid w:val="0080051A"/>
    <w:rsid w:val="00800D0B"/>
    <w:rsid w:val="00800E55"/>
    <w:rsid w:val="00801EBA"/>
    <w:rsid w:val="008021C3"/>
    <w:rsid w:val="00803251"/>
    <w:rsid w:val="00803BAB"/>
    <w:rsid w:val="00803C5A"/>
    <w:rsid w:val="008048D6"/>
    <w:rsid w:val="0080491B"/>
    <w:rsid w:val="00804A40"/>
    <w:rsid w:val="00804F82"/>
    <w:rsid w:val="0080538A"/>
    <w:rsid w:val="0080551D"/>
    <w:rsid w:val="0080635E"/>
    <w:rsid w:val="008067AE"/>
    <w:rsid w:val="00811CA0"/>
    <w:rsid w:val="00811FA8"/>
    <w:rsid w:val="00812984"/>
    <w:rsid w:val="0081308B"/>
    <w:rsid w:val="00813301"/>
    <w:rsid w:val="00814F5B"/>
    <w:rsid w:val="008151FA"/>
    <w:rsid w:val="00816107"/>
    <w:rsid w:val="0082052E"/>
    <w:rsid w:val="0082066E"/>
    <w:rsid w:val="0082229E"/>
    <w:rsid w:val="008245EA"/>
    <w:rsid w:val="00825211"/>
    <w:rsid w:val="0082545F"/>
    <w:rsid w:val="00825A98"/>
    <w:rsid w:val="00825AF1"/>
    <w:rsid w:val="00826ED0"/>
    <w:rsid w:val="00827FD7"/>
    <w:rsid w:val="00830962"/>
    <w:rsid w:val="00830CD2"/>
    <w:rsid w:val="008350AF"/>
    <w:rsid w:val="00835F7F"/>
    <w:rsid w:val="008409CA"/>
    <w:rsid w:val="00842E65"/>
    <w:rsid w:val="0084307A"/>
    <w:rsid w:val="00844834"/>
    <w:rsid w:val="00844E65"/>
    <w:rsid w:val="00845B39"/>
    <w:rsid w:val="00846459"/>
    <w:rsid w:val="00846943"/>
    <w:rsid w:val="0084747C"/>
    <w:rsid w:val="00847A35"/>
    <w:rsid w:val="00847BB1"/>
    <w:rsid w:val="00850E6E"/>
    <w:rsid w:val="008512A9"/>
    <w:rsid w:val="00852766"/>
    <w:rsid w:val="00853C4F"/>
    <w:rsid w:val="00853DED"/>
    <w:rsid w:val="00855CE5"/>
    <w:rsid w:val="00855FEF"/>
    <w:rsid w:val="00857BBF"/>
    <w:rsid w:val="0086018F"/>
    <w:rsid w:val="00860C0E"/>
    <w:rsid w:val="00860D1C"/>
    <w:rsid w:val="00861D1D"/>
    <w:rsid w:val="0086261B"/>
    <w:rsid w:val="008634B5"/>
    <w:rsid w:val="00866654"/>
    <w:rsid w:val="00867561"/>
    <w:rsid w:val="0087098A"/>
    <w:rsid w:val="008716FE"/>
    <w:rsid w:val="00873738"/>
    <w:rsid w:val="008775BB"/>
    <w:rsid w:val="008778B5"/>
    <w:rsid w:val="008805A4"/>
    <w:rsid w:val="00882488"/>
    <w:rsid w:val="00883F72"/>
    <w:rsid w:val="008851A0"/>
    <w:rsid w:val="00886A34"/>
    <w:rsid w:val="0088750A"/>
    <w:rsid w:val="00891CE9"/>
    <w:rsid w:val="00893619"/>
    <w:rsid w:val="00893A93"/>
    <w:rsid w:val="00894464"/>
    <w:rsid w:val="008946D2"/>
    <w:rsid w:val="00895459"/>
    <w:rsid w:val="00895F37"/>
    <w:rsid w:val="008A17A0"/>
    <w:rsid w:val="008A1870"/>
    <w:rsid w:val="008A21AC"/>
    <w:rsid w:val="008A25CF"/>
    <w:rsid w:val="008A25DB"/>
    <w:rsid w:val="008A2CBC"/>
    <w:rsid w:val="008A5B3A"/>
    <w:rsid w:val="008A6553"/>
    <w:rsid w:val="008B0004"/>
    <w:rsid w:val="008B069E"/>
    <w:rsid w:val="008B2C12"/>
    <w:rsid w:val="008B35A1"/>
    <w:rsid w:val="008B3B0D"/>
    <w:rsid w:val="008B4965"/>
    <w:rsid w:val="008B7C1A"/>
    <w:rsid w:val="008C0EB3"/>
    <w:rsid w:val="008C0F7F"/>
    <w:rsid w:val="008C2E58"/>
    <w:rsid w:val="008C3DDC"/>
    <w:rsid w:val="008C3E6E"/>
    <w:rsid w:val="008C5F25"/>
    <w:rsid w:val="008C7FF3"/>
    <w:rsid w:val="008D03F1"/>
    <w:rsid w:val="008D1647"/>
    <w:rsid w:val="008D20D8"/>
    <w:rsid w:val="008D29B7"/>
    <w:rsid w:val="008D3F64"/>
    <w:rsid w:val="008D6406"/>
    <w:rsid w:val="008D6C13"/>
    <w:rsid w:val="008E47BC"/>
    <w:rsid w:val="008E4FDE"/>
    <w:rsid w:val="008E5A5F"/>
    <w:rsid w:val="008E5E45"/>
    <w:rsid w:val="008E6AAE"/>
    <w:rsid w:val="008E7AA5"/>
    <w:rsid w:val="008F0069"/>
    <w:rsid w:val="008F1B2A"/>
    <w:rsid w:val="008F2FCA"/>
    <w:rsid w:val="008F4E98"/>
    <w:rsid w:val="008F4EA2"/>
    <w:rsid w:val="008F7985"/>
    <w:rsid w:val="00900246"/>
    <w:rsid w:val="00901434"/>
    <w:rsid w:val="00901B93"/>
    <w:rsid w:val="0090338C"/>
    <w:rsid w:val="0090402B"/>
    <w:rsid w:val="00905736"/>
    <w:rsid w:val="00907318"/>
    <w:rsid w:val="00907357"/>
    <w:rsid w:val="0090769A"/>
    <w:rsid w:val="0091111B"/>
    <w:rsid w:val="0091178E"/>
    <w:rsid w:val="00913094"/>
    <w:rsid w:val="009132B9"/>
    <w:rsid w:val="00913447"/>
    <w:rsid w:val="00914C52"/>
    <w:rsid w:val="00916987"/>
    <w:rsid w:val="00917195"/>
    <w:rsid w:val="00917BD1"/>
    <w:rsid w:val="0092035D"/>
    <w:rsid w:val="00920BC4"/>
    <w:rsid w:val="0092130B"/>
    <w:rsid w:val="0092155E"/>
    <w:rsid w:val="00921951"/>
    <w:rsid w:val="00921A9B"/>
    <w:rsid w:val="00923361"/>
    <w:rsid w:val="00923416"/>
    <w:rsid w:val="009248DF"/>
    <w:rsid w:val="00925CFB"/>
    <w:rsid w:val="00930CD1"/>
    <w:rsid w:val="0093329E"/>
    <w:rsid w:val="00933FD4"/>
    <w:rsid w:val="009341AE"/>
    <w:rsid w:val="00935BAC"/>
    <w:rsid w:val="0093653C"/>
    <w:rsid w:val="0093717A"/>
    <w:rsid w:val="00937416"/>
    <w:rsid w:val="00941F2E"/>
    <w:rsid w:val="009424ED"/>
    <w:rsid w:val="00942582"/>
    <w:rsid w:val="00942AD2"/>
    <w:rsid w:val="00944967"/>
    <w:rsid w:val="009451DC"/>
    <w:rsid w:val="009456F8"/>
    <w:rsid w:val="00946022"/>
    <w:rsid w:val="0094685F"/>
    <w:rsid w:val="0094698F"/>
    <w:rsid w:val="00946CF6"/>
    <w:rsid w:val="0095297A"/>
    <w:rsid w:val="00953103"/>
    <w:rsid w:val="009535B0"/>
    <w:rsid w:val="009547F7"/>
    <w:rsid w:val="009557B1"/>
    <w:rsid w:val="009558CE"/>
    <w:rsid w:val="00955DD8"/>
    <w:rsid w:val="00960BD9"/>
    <w:rsid w:val="00962445"/>
    <w:rsid w:val="0096386C"/>
    <w:rsid w:val="00963EAD"/>
    <w:rsid w:val="0096557D"/>
    <w:rsid w:val="00965B04"/>
    <w:rsid w:val="00966BB8"/>
    <w:rsid w:val="00971290"/>
    <w:rsid w:val="00971D08"/>
    <w:rsid w:val="00971E45"/>
    <w:rsid w:val="009720AE"/>
    <w:rsid w:val="00973F7B"/>
    <w:rsid w:val="00974557"/>
    <w:rsid w:val="0097600E"/>
    <w:rsid w:val="009775F2"/>
    <w:rsid w:val="00977DD8"/>
    <w:rsid w:val="00984E07"/>
    <w:rsid w:val="00985CDB"/>
    <w:rsid w:val="00986315"/>
    <w:rsid w:val="009900F3"/>
    <w:rsid w:val="009902E1"/>
    <w:rsid w:val="00990574"/>
    <w:rsid w:val="00990C37"/>
    <w:rsid w:val="00991A20"/>
    <w:rsid w:val="0099288E"/>
    <w:rsid w:val="00992EFC"/>
    <w:rsid w:val="00993474"/>
    <w:rsid w:val="00994DB7"/>
    <w:rsid w:val="0099635C"/>
    <w:rsid w:val="009A015D"/>
    <w:rsid w:val="009A0C63"/>
    <w:rsid w:val="009A19AA"/>
    <w:rsid w:val="009A201F"/>
    <w:rsid w:val="009A20E1"/>
    <w:rsid w:val="009A284C"/>
    <w:rsid w:val="009A315D"/>
    <w:rsid w:val="009A3A36"/>
    <w:rsid w:val="009A3E07"/>
    <w:rsid w:val="009A4318"/>
    <w:rsid w:val="009A6107"/>
    <w:rsid w:val="009A6F1F"/>
    <w:rsid w:val="009A705C"/>
    <w:rsid w:val="009A7DB8"/>
    <w:rsid w:val="009A7E8A"/>
    <w:rsid w:val="009B0B50"/>
    <w:rsid w:val="009B29D3"/>
    <w:rsid w:val="009B33FB"/>
    <w:rsid w:val="009B45FA"/>
    <w:rsid w:val="009B5C8C"/>
    <w:rsid w:val="009B68CA"/>
    <w:rsid w:val="009B6AF7"/>
    <w:rsid w:val="009B6CA1"/>
    <w:rsid w:val="009C077D"/>
    <w:rsid w:val="009C0EF9"/>
    <w:rsid w:val="009C17B3"/>
    <w:rsid w:val="009C2502"/>
    <w:rsid w:val="009C2779"/>
    <w:rsid w:val="009C2C34"/>
    <w:rsid w:val="009C2D60"/>
    <w:rsid w:val="009C46B1"/>
    <w:rsid w:val="009C487D"/>
    <w:rsid w:val="009C6A63"/>
    <w:rsid w:val="009D0A1B"/>
    <w:rsid w:val="009D1CCD"/>
    <w:rsid w:val="009D1D56"/>
    <w:rsid w:val="009D2551"/>
    <w:rsid w:val="009D39E8"/>
    <w:rsid w:val="009D55DA"/>
    <w:rsid w:val="009D5694"/>
    <w:rsid w:val="009D6D4F"/>
    <w:rsid w:val="009D7ADB"/>
    <w:rsid w:val="009E3A6F"/>
    <w:rsid w:val="009E5956"/>
    <w:rsid w:val="009E708A"/>
    <w:rsid w:val="009E74A0"/>
    <w:rsid w:val="009E78AA"/>
    <w:rsid w:val="009E7DB2"/>
    <w:rsid w:val="009F08BC"/>
    <w:rsid w:val="009F0928"/>
    <w:rsid w:val="009F0D35"/>
    <w:rsid w:val="009F249F"/>
    <w:rsid w:val="009F27CA"/>
    <w:rsid w:val="009F4DEE"/>
    <w:rsid w:val="009F506E"/>
    <w:rsid w:val="009F590A"/>
    <w:rsid w:val="009F5D9B"/>
    <w:rsid w:val="009F6CE9"/>
    <w:rsid w:val="009F7190"/>
    <w:rsid w:val="00A010B2"/>
    <w:rsid w:val="00A01BA6"/>
    <w:rsid w:val="00A02E6F"/>
    <w:rsid w:val="00A0330D"/>
    <w:rsid w:val="00A03C6B"/>
    <w:rsid w:val="00A0506A"/>
    <w:rsid w:val="00A05B35"/>
    <w:rsid w:val="00A078D0"/>
    <w:rsid w:val="00A1063E"/>
    <w:rsid w:val="00A10788"/>
    <w:rsid w:val="00A123CD"/>
    <w:rsid w:val="00A12408"/>
    <w:rsid w:val="00A124A9"/>
    <w:rsid w:val="00A12721"/>
    <w:rsid w:val="00A12E81"/>
    <w:rsid w:val="00A130C3"/>
    <w:rsid w:val="00A139FF"/>
    <w:rsid w:val="00A1581B"/>
    <w:rsid w:val="00A15839"/>
    <w:rsid w:val="00A15C3C"/>
    <w:rsid w:val="00A15C55"/>
    <w:rsid w:val="00A15C57"/>
    <w:rsid w:val="00A15EF9"/>
    <w:rsid w:val="00A1614A"/>
    <w:rsid w:val="00A1720E"/>
    <w:rsid w:val="00A17A05"/>
    <w:rsid w:val="00A17ACF"/>
    <w:rsid w:val="00A20A5F"/>
    <w:rsid w:val="00A20BFF"/>
    <w:rsid w:val="00A221EC"/>
    <w:rsid w:val="00A2261C"/>
    <w:rsid w:val="00A22B30"/>
    <w:rsid w:val="00A22CD5"/>
    <w:rsid w:val="00A23BE4"/>
    <w:rsid w:val="00A23D0C"/>
    <w:rsid w:val="00A24957"/>
    <w:rsid w:val="00A25292"/>
    <w:rsid w:val="00A26244"/>
    <w:rsid w:val="00A265FA"/>
    <w:rsid w:val="00A31768"/>
    <w:rsid w:val="00A31A79"/>
    <w:rsid w:val="00A31AEA"/>
    <w:rsid w:val="00A32289"/>
    <w:rsid w:val="00A33048"/>
    <w:rsid w:val="00A3317C"/>
    <w:rsid w:val="00A336D7"/>
    <w:rsid w:val="00A3372A"/>
    <w:rsid w:val="00A34251"/>
    <w:rsid w:val="00A34AE7"/>
    <w:rsid w:val="00A35713"/>
    <w:rsid w:val="00A42C73"/>
    <w:rsid w:val="00A446A2"/>
    <w:rsid w:val="00A469A3"/>
    <w:rsid w:val="00A46C28"/>
    <w:rsid w:val="00A47ABC"/>
    <w:rsid w:val="00A50091"/>
    <w:rsid w:val="00A51439"/>
    <w:rsid w:val="00A51C0B"/>
    <w:rsid w:val="00A52964"/>
    <w:rsid w:val="00A52A2A"/>
    <w:rsid w:val="00A5378D"/>
    <w:rsid w:val="00A53840"/>
    <w:rsid w:val="00A54AB8"/>
    <w:rsid w:val="00A5544C"/>
    <w:rsid w:val="00A5635B"/>
    <w:rsid w:val="00A5717D"/>
    <w:rsid w:val="00A57203"/>
    <w:rsid w:val="00A572D7"/>
    <w:rsid w:val="00A57BBB"/>
    <w:rsid w:val="00A60058"/>
    <w:rsid w:val="00A61178"/>
    <w:rsid w:val="00A62672"/>
    <w:rsid w:val="00A6290A"/>
    <w:rsid w:val="00A631AD"/>
    <w:rsid w:val="00A643D4"/>
    <w:rsid w:val="00A67193"/>
    <w:rsid w:val="00A67B73"/>
    <w:rsid w:val="00A67ECB"/>
    <w:rsid w:val="00A704E6"/>
    <w:rsid w:val="00A71960"/>
    <w:rsid w:val="00A71F43"/>
    <w:rsid w:val="00A72546"/>
    <w:rsid w:val="00A7377D"/>
    <w:rsid w:val="00A73D02"/>
    <w:rsid w:val="00A761AF"/>
    <w:rsid w:val="00A7637F"/>
    <w:rsid w:val="00A80733"/>
    <w:rsid w:val="00A80A92"/>
    <w:rsid w:val="00A81002"/>
    <w:rsid w:val="00A825A0"/>
    <w:rsid w:val="00A8292E"/>
    <w:rsid w:val="00A82A51"/>
    <w:rsid w:val="00A84C9D"/>
    <w:rsid w:val="00A84CF5"/>
    <w:rsid w:val="00A857DC"/>
    <w:rsid w:val="00A86833"/>
    <w:rsid w:val="00A86E68"/>
    <w:rsid w:val="00A9006A"/>
    <w:rsid w:val="00A9009D"/>
    <w:rsid w:val="00A90C0A"/>
    <w:rsid w:val="00A93E73"/>
    <w:rsid w:val="00A94BFB"/>
    <w:rsid w:val="00A95DC2"/>
    <w:rsid w:val="00A96CA0"/>
    <w:rsid w:val="00AA2CA0"/>
    <w:rsid w:val="00AA2FA1"/>
    <w:rsid w:val="00AA397B"/>
    <w:rsid w:val="00AA39A7"/>
    <w:rsid w:val="00AA5270"/>
    <w:rsid w:val="00AA528F"/>
    <w:rsid w:val="00AA60D5"/>
    <w:rsid w:val="00AA6C1B"/>
    <w:rsid w:val="00AA6CA8"/>
    <w:rsid w:val="00AB069A"/>
    <w:rsid w:val="00AB1D11"/>
    <w:rsid w:val="00AB2D93"/>
    <w:rsid w:val="00AB3732"/>
    <w:rsid w:val="00AB38CF"/>
    <w:rsid w:val="00AB52B0"/>
    <w:rsid w:val="00AB7055"/>
    <w:rsid w:val="00AC0974"/>
    <w:rsid w:val="00AC12F9"/>
    <w:rsid w:val="00AC2418"/>
    <w:rsid w:val="00AC3E6C"/>
    <w:rsid w:val="00AC5DF6"/>
    <w:rsid w:val="00AC600F"/>
    <w:rsid w:val="00AD0B79"/>
    <w:rsid w:val="00AD12E3"/>
    <w:rsid w:val="00AD2637"/>
    <w:rsid w:val="00AD3483"/>
    <w:rsid w:val="00AD37E8"/>
    <w:rsid w:val="00AD3D76"/>
    <w:rsid w:val="00AD441E"/>
    <w:rsid w:val="00AD4B8E"/>
    <w:rsid w:val="00AE0405"/>
    <w:rsid w:val="00AE2DA7"/>
    <w:rsid w:val="00AE3591"/>
    <w:rsid w:val="00AE36C0"/>
    <w:rsid w:val="00AE3B88"/>
    <w:rsid w:val="00AE3D41"/>
    <w:rsid w:val="00AE7525"/>
    <w:rsid w:val="00AF02FB"/>
    <w:rsid w:val="00AF045D"/>
    <w:rsid w:val="00AF238A"/>
    <w:rsid w:val="00AF3ECF"/>
    <w:rsid w:val="00AF4787"/>
    <w:rsid w:val="00AF748E"/>
    <w:rsid w:val="00AF7904"/>
    <w:rsid w:val="00B00EA1"/>
    <w:rsid w:val="00B00F7A"/>
    <w:rsid w:val="00B01A37"/>
    <w:rsid w:val="00B01ED8"/>
    <w:rsid w:val="00B02025"/>
    <w:rsid w:val="00B02C66"/>
    <w:rsid w:val="00B04286"/>
    <w:rsid w:val="00B045D1"/>
    <w:rsid w:val="00B047E1"/>
    <w:rsid w:val="00B0492F"/>
    <w:rsid w:val="00B051BD"/>
    <w:rsid w:val="00B0628A"/>
    <w:rsid w:val="00B07D4F"/>
    <w:rsid w:val="00B10ADF"/>
    <w:rsid w:val="00B10B4A"/>
    <w:rsid w:val="00B10F23"/>
    <w:rsid w:val="00B11578"/>
    <w:rsid w:val="00B135CF"/>
    <w:rsid w:val="00B1460A"/>
    <w:rsid w:val="00B14BC9"/>
    <w:rsid w:val="00B15F54"/>
    <w:rsid w:val="00B168E1"/>
    <w:rsid w:val="00B17EB9"/>
    <w:rsid w:val="00B20E4F"/>
    <w:rsid w:val="00B25BA2"/>
    <w:rsid w:val="00B2602F"/>
    <w:rsid w:val="00B26767"/>
    <w:rsid w:val="00B30256"/>
    <w:rsid w:val="00B30D26"/>
    <w:rsid w:val="00B336FD"/>
    <w:rsid w:val="00B33C46"/>
    <w:rsid w:val="00B345BF"/>
    <w:rsid w:val="00B34EA8"/>
    <w:rsid w:val="00B366DE"/>
    <w:rsid w:val="00B36F2C"/>
    <w:rsid w:val="00B375FF"/>
    <w:rsid w:val="00B37DAB"/>
    <w:rsid w:val="00B4087C"/>
    <w:rsid w:val="00B414A3"/>
    <w:rsid w:val="00B42155"/>
    <w:rsid w:val="00B43527"/>
    <w:rsid w:val="00B449D3"/>
    <w:rsid w:val="00B450E2"/>
    <w:rsid w:val="00B452A6"/>
    <w:rsid w:val="00B45370"/>
    <w:rsid w:val="00B45521"/>
    <w:rsid w:val="00B47076"/>
    <w:rsid w:val="00B51CC2"/>
    <w:rsid w:val="00B5343F"/>
    <w:rsid w:val="00B534EB"/>
    <w:rsid w:val="00B5363E"/>
    <w:rsid w:val="00B54206"/>
    <w:rsid w:val="00B5543A"/>
    <w:rsid w:val="00B57AAA"/>
    <w:rsid w:val="00B619CD"/>
    <w:rsid w:val="00B61CDD"/>
    <w:rsid w:val="00B61E27"/>
    <w:rsid w:val="00B63F14"/>
    <w:rsid w:val="00B6498F"/>
    <w:rsid w:val="00B65F1F"/>
    <w:rsid w:val="00B66187"/>
    <w:rsid w:val="00B67D06"/>
    <w:rsid w:val="00B67DBE"/>
    <w:rsid w:val="00B7145A"/>
    <w:rsid w:val="00B71DF3"/>
    <w:rsid w:val="00B721DB"/>
    <w:rsid w:val="00B73281"/>
    <w:rsid w:val="00B74395"/>
    <w:rsid w:val="00B74E1B"/>
    <w:rsid w:val="00B75D09"/>
    <w:rsid w:val="00B76C4A"/>
    <w:rsid w:val="00B771D2"/>
    <w:rsid w:val="00B81062"/>
    <w:rsid w:val="00B81264"/>
    <w:rsid w:val="00B8183C"/>
    <w:rsid w:val="00B8190F"/>
    <w:rsid w:val="00B82F6A"/>
    <w:rsid w:val="00B83E0D"/>
    <w:rsid w:val="00B855A6"/>
    <w:rsid w:val="00B85FF2"/>
    <w:rsid w:val="00B86755"/>
    <w:rsid w:val="00B868BC"/>
    <w:rsid w:val="00B86ADC"/>
    <w:rsid w:val="00B87256"/>
    <w:rsid w:val="00B901CF"/>
    <w:rsid w:val="00B90773"/>
    <w:rsid w:val="00B90F10"/>
    <w:rsid w:val="00B9148C"/>
    <w:rsid w:val="00B917C2"/>
    <w:rsid w:val="00B9254F"/>
    <w:rsid w:val="00B9433F"/>
    <w:rsid w:val="00B94DAD"/>
    <w:rsid w:val="00B94E44"/>
    <w:rsid w:val="00B95EC3"/>
    <w:rsid w:val="00B9696C"/>
    <w:rsid w:val="00BA125B"/>
    <w:rsid w:val="00BA158A"/>
    <w:rsid w:val="00BA2411"/>
    <w:rsid w:val="00BA2481"/>
    <w:rsid w:val="00BA3EFD"/>
    <w:rsid w:val="00BA4E18"/>
    <w:rsid w:val="00BA4E41"/>
    <w:rsid w:val="00BA5654"/>
    <w:rsid w:val="00BA5F47"/>
    <w:rsid w:val="00BA612A"/>
    <w:rsid w:val="00BA6D9C"/>
    <w:rsid w:val="00BB0FA4"/>
    <w:rsid w:val="00BB131B"/>
    <w:rsid w:val="00BB1E27"/>
    <w:rsid w:val="00BB2138"/>
    <w:rsid w:val="00BB2ACB"/>
    <w:rsid w:val="00BC015D"/>
    <w:rsid w:val="00BC055A"/>
    <w:rsid w:val="00BC08C0"/>
    <w:rsid w:val="00BC09D8"/>
    <w:rsid w:val="00BC0D35"/>
    <w:rsid w:val="00BC1C36"/>
    <w:rsid w:val="00BC209E"/>
    <w:rsid w:val="00BC2D3F"/>
    <w:rsid w:val="00BC3A3A"/>
    <w:rsid w:val="00BC5063"/>
    <w:rsid w:val="00BC50D3"/>
    <w:rsid w:val="00BC51AA"/>
    <w:rsid w:val="00BC6369"/>
    <w:rsid w:val="00BD0031"/>
    <w:rsid w:val="00BD0194"/>
    <w:rsid w:val="00BD0273"/>
    <w:rsid w:val="00BD3056"/>
    <w:rsid w:val="00BD3678"/>
    <w:rsid w:val="00BD3EFA"/>
    <w:rsid w:val="00BD5133"/>
    <w:rsid w:val="00BD67BD"/>
    <w:rsid w:val="00BD6CA7"/>
    <w:rsid w:val="00BD7D3F"/>
    <w:rsid w:val="00BE1048"/>
    <w:rsid w:val="00BE105E"/>
    <w:rsid w:val="00BE1169"/>
    <w:rsid w:val="00BE15F2"/>
    <w:rsid w:val="00BE1657"/>
    <w:rsid w:val="00BE2692"/>
    <w:rsid w:val="00BE2892"/>
    <w:rsid w:val="00BE2AB5"/>
    <w:rsid w:val="00BE34F6"/>
    <w:rsid w:val="00BE3CA1"/>
    <w:rsid w:val="00BE47BE"/>
    <w:rsid w:val="00BE4F07"/>
    <w:rsid w:val="00BF0D9B"/>
    <w:rsid w:val="00BF346E"/>
    <w:rsid w:val="00BF3BA6"/>
    <w:rsid w:val="00BF3C6B"/>
    <w:rsid w:val="00BF3E87"/>
    <w:rsid w:val="00BF4336"/>
    <w:rsid w:val="00BF4553"/>
    <w:rsid w:val="00BF6835"/>
    <w:rsid w:val="00BF69DF"/>
    <w:rsid w:val="00BF6F73"/>
    <w:rsid w:val="00BF71D5"/>
    <w:rsid w:val="00BF7AAC"/>
    <w:rsid w:val="00BF7B5B"/>
    <w:rsid w:val="00C01457"/>
    <w:rsid w:val="00C01FB4"/>
    <w:rsid w:val="00C020D6"/>
    <w:rsid w:val="00C0240C"/>
    <w:rsid w:val="00C02668"/>
    <w:rsid w:val="00C0488B"/>
    <w:rsid w:val="00C053E6"/>
    <w:rsid w:val="00C05D69"/>
    <w:rsid w:val="00C06584"/>
    <w:rsid w:val="00C068E1"/>
    <w:rsid w:val="00C10A70"/>
    <w:rsid w:val="00C1116F"/>
    <w:rsid w:val="00C118F3"/>
    <w:rsid w:val="00C11FE5"/>
    <w:rsid w:val="00C1291E"/>
    <w:rsid w:val="00C13DED"/>
    <w:rsid w:val="00C15224"/>
    <w:rsid w:val="00C209AA"/>
    <w:rsid w:val="00C21ADD"/>
    <w:rsid w:val="00C226FB"/>
    <w:rsid w:val="00C22A4E"/>
    <w:rsid w:val="00C234D4"/>
    <w:rsid w:val="00C24731"/>
    <w:rsid w:val="00C2496C"/>
    <w:rsid w:val="00C24B08"/>
    <w:rsid w:val="00C2705C"/>
    <w:rsid w:val="00C274AC"/>
    <w:rsid w:val="00C27C6E"/>
    <w:rsid w:val="00C3055B"/>
    <w:rsid w:val="00C309F1"/>
    <w:rsid w:val="00C30C55"/>
    <w:rsid w:val="00C31472"/>
    <w:rsid w:val="00C31577"/>
    <w:rsid w:val="00C33AB9"/>
    <w:rsid w:val="00C340C9"/>
    <w:rsid w:val="00C34AFA"/>
    <w:rsid w:val="00C3513A"/>
    <w:rsid w:val="00C36517"/>
    <w:rsid w:val="00C37FB2"/>
    <w:rsid w:val="00C405A5"/>
    <w:rsid w:val="00C4070C"/>
    <w:rsid w:val="00C40949"/>
    <w:rsid w:val="00C415F7"/>
    <w:rsid w:val="00C42D64"/>
    <w:rsid w:val="00C44C54"/>
    <w:rsid w:val="00C45BE2"/>
    <w:rsid w:val="00C465E1"/>
    <w:rsid w:val="00C47D93"/>
    <w:rsid w:val="00C50777"/>
    <w:rsid w:val="00C50D08"/>
    <w:rsid w:val="00C510A6"/>
    <w:rsid w:val="00C5356F"/>
    <w:rsid w:val="00C540DA"/>
    <w:rsid w:val="00C541D7"/>
    <w:rsid w:val="00C553CD"/>
    <w:rsid w:val="00C56B2E"/>
    <w:rsid w:val="00C5793A"/>
    <w:rsid w:val="00C57FDD"/>
    <w:rsid w:val="00C605D5"/>
    <w:rsid w:val="00C607FD"/>
    <w:rsid w:val="00C6125D"/>
    <w:rsid w:val="00C63031"/>
    <w:rsid w:val="00C63447"/>
    <w:rsid w:val="00C63EDA"/>
    <w:rsid w:val="00C65CD3"/>
    <w:rsid w:val="00C65D15"/>
    <w:rsid w:val="00C67EEA"/>
    <w:rsid w:val="00C7139C"/>
    <w:rsid w:val="00C72538"/>
    <w:rsid w:val="00C72751"/>
    <w:rsid w:val="00C72C2A"/>
    <w:rsid w:val="00C73C34"/>
    <w:rsid w:val="00C75813"/>
    <w:rsid w:val="00C76331"/>
    <w:rsid w:val="00C77C2A"/>
    <w:rsid w:val="00C80B8C"/>
    <w:rsid w:val="00C81523"/>
    <w:rsid w:val="00C83935"/>
    <w:rsid w:val="00C90A23"/>
    <w:rsid w:val="00C92846"/>
    <w:rsid w:val="00C92BD4"/>
    <w:rsid w:val="00C93132"/>
    <w:rsid w:val="00C933FF"/>
    <w:rsid w:val="00C93DE5"/>
    <w:rsid w:val="00C96BEE"/>
    <w:rsid w:val="00CA0B0F"/>
    <w:rsid w:val="00CA0B80"/>
    <w:rsid w:val="00CA1363"/>
    <w:rsid w:val="00CA3E91"/>
    <w:rsid w:val="00CA4C73"/>
    <w:rsid w:val="00CA5EF9"/>
    <w:rsid w:val="00CA62E4"/>
    <w:rsid w:val="00CA708D"/>
    <w:rsid w:val="00CA74E1"/>
    <w:rsid w:val="00CB01B3"/>
    <w:rsid w:val="00CB3DD6"/>
    <w:rsid w:val="00CB3EA9"/>
    <w:rsid w:val="00CB4150"/>
    <w:rsid w:val="00CB4AC1"/>
    <w:rsid w:val="00CB5367"/>
    <w:rsid w:val="00CB6EFB"/>
    <w:rsid w:val="00CB72AE"/>
    <w:rsid w:val="00CC24E1"/>
    <w:rsid w:val="00CC29C4"/>
    <w:rsid w:val="00CC30A9"/>
    <w:rsid w:val="00CC3495"/>
    <w:rsid w:val="00CC3898"/>
    <w:rsid w:val="00CC4819"/>
    <w:rsid w:val="00CC5463"/>
    <w:rsid w:val="00CD0B4D"/>
    <w:rsid w:val="00CD1465"/>
    <w:rsid w:val="00CD19BE"/>
    <w:rsid w:val="00CD35AC"/>
    <w:rsid w:val="00CD3CE2"/>
    <w:rsid w:val="00CD3DA2"/>
    <w:rsid w:val="00CD4E92"/>
    <w:rsid w:val="00CD5732"/>
    <w:rsid w:val="00CD7464"/>
    <w:rsid w:val="00CD7712"/>
    <w:rsid w:val="00CE2DF3"/>
    <w:rsid w:val="00CE4FFD"/>
    <w:rsid w:val="00CE5D88"/>
    <w:rsid w:val="00CE6F52"/>
    <w:rsid w:val="00CE7471"/>
    <w:rsid w:val="00CF02B4"/>
    <w:rsid w:val="00CF03A7"/>
    <w:rsid w:val="00CF0794"/>
    <w:rsid w:val="00CF24CA"/>
    <w:rsid w:val="00CF386D"/>
    <w:rsid w:val="00CF3889"/>
    <w:rsid w:val="00CF405F"/>
    <w:rsid w:val="00CF5DF3"/>
    <w:rsid w:val="00CF7D20"/>
    <w:rsid w:val="00D00A8C"/>
    <w:rsid w:val="00D00D59"/>
    <w:rsid w:val="00D03821"/>
    <w:rsid w:val="00D03C1F"/>
    <w:rsid w:val="00D052F8"/>
    <w:rsid w:val="00D06B34"/>
    <w:rsid w:val="00D11283"/>
    <w:rsid w:val="00D12DB9"/>
    <w:rsid w:val="00D14448"/>
    <w:rsid w:val="00D144BA"/>
    <w:rsid w:val="00D15762"/>
    <w:rsid w:val="00D1697D"/>
    <w:rsid w:val="00D20073"/>
    <w:rsid w:val="00D207F5"/>
    <w:rsid w:val="00D2179B"/>
    <w:rsid w:val="00D225E1"/>
    <w:rsid w:val="00D2303C"/>
    <w:rsid w:val="00D234AF"/>
    <w:rsid w:val="00D242CB"/>
    <w:rsid w:val="00D25370"/>
    <w:rsid w:val="00D259FD"/>
    <w:rsid w:val="00D263D0"/>
    <w:rsid w:val="00D2705C"/>
    <w:rsid w:val="00D31B43"/>
    <w:rsid w:val="00D33C8A"/>
    <w:rsid w:val="00D3400B"/>
    <w:rsid w:val="00D341E5"/>
    <w:rsid w:val="00D34A9C"/>
    <w:rsid w:val="00D3507D"/>
    <w:rsid w:val="00D3568F"/>
    <w:rsid w:val="00D35DE7"/>
    <w:rsid w:val="00D37767"/>
    <w:rsid w:val="00D409B2"/>
    <w:rsid w:val="00D418A9"/>
    <w:rsid w:val="00D41FA3"/>
    <w:rsid w:val="00D427CE"/>
    <w:rsid w:val="00D444A4"/>
    <w:rsid w:val="00D45036"/>
    <w:rsid w:val="00D45D29"/>
    <w:rsid w:val="00D45FAF"/>
    <w:rsid w:val="00D45FDA"/>
    <w:rsid w:val="00D46444"/>
    <w:rsid w:val="00D465EC"/>
    <w:rsid w:val="00D47EAC"/>
    <w:rsid w:val="00D50BFB"/>
    <w:rsid w:val="00D50C72"/>
    <w:rsid w:val="00D51727"/>
    <w:rsid w:val="00D52886"/>
    <w:rsid w:val="00D53056"/>
    <w:rsid w:val="00D533B1"/>
    <w:rsid w:val="00D53ECB"/>
    <w:rsid w:val="00D549A4"/>
    <w:rsid w:val="00D55107"/>
    <w:rsid w:val="00D555C4"/>
    <w:rsid w:val="00D561A9"/>
    <w:rsid w:val="00D565BE"/>
    <w:rsid w:val="00D56826"/>
    <w:rsid w:val="00D574F4"/>
    <w:rsid w:val="00D576D6"/>
    <w:rsid w:val="00D57CE1"/>
    <w:rsid w:val="00D57F92"/>
    <w:rsid w:val="00D602E2"/>
    <w:rsid w:val="00D61F19"/>
    <w:rsid w:val="00D62B05"/>
    <w:rsid w:val="00D647E9"/>
    <w:rsid w:val="00D64E61"/>
    <w:rsid w:val="00D669BE"/>
    <w:rsid w:val="00D66E02"/>
    <w:rsid w:val="00D673FE"/>
    <w:rsid w:val="00D67821"/>
    <w:rsid w:val="00D67B76"/>
    <w:rsid w:val="00D71349"/>
    <w:rsid w:val="00D71380"/>
    <w:rsid w:val="00D71B51"/>
    <w:rsid w:val="00D71E45"/>
    <w:rsid w:val="00D71EB5"/>
    <w:rsid w:val="00D7226D"/>
    <w:rsid w:val="00D73F28"/>
    <w:rsid w:val="00D746C0"/>
    <w:rsid w:val="00D75AF6"/>
    <w:rsid w:val="00D80421"/>
    <w:rsid w:val="00D813F7"/>
    <w:rsid w:val="00D82EF5"/>
    <w:rsid w:val="00D84320"/>
    <w:rsid w:val="00D876B5"/>
    <w:rsid w:val="00D879D8"/>
    <w:rsid w:val="00D905D2"/>
    <w:rsid w:val="00D90AC9"/>
    <w:rsid w:val="00D910B9"/>
    <w:rsid w:val="00D91A01"/>
    <w:rsid w:val="00D933C2"/>
    <w:rsid w:val="00D9375F"/>
    <w:rsid w:val="00D93968"/>
    <w:rsid w:val="00D958E0"/>
    <w:rsid w:val="00DA08D2"/>
    <w:rsid w:val="00DA0E9A"/>
    <w:rsid w:val="00DA35A7"/>
    <w:rsid w:val="00DA3738"/>
    <w:rsid w:val="00DA4506"/>
    <w:rsid w:val="00DA4559"/>
    <w:rsid w:val="00DA52F9"/>
    <w:rsid w:val="00DA538B"/>
    <w:rsid w:val="00DA70A4"/>
    <w:rsid w:val="00DA752C"/>
    <w:rsid w:val="00DB18A2"/>
    <w:rsid w:val="00DB1F62"/>
    <w:rsid w:val="00DB2A88"/>
    <w:rsid w:val="00DB48B8"/>
    <w:rsid w:val="00DB63C6"/>
    <w:rsid w:val="00DC0B2A"/>
    <w:rsid w:val="00DC1384"/>
    <w:rsid w:val="00DC171E"/>
    <w:rsid w:val="00DC4772"/>
    <w:rsid w:val="00DC4AA1"/>
    <w:rsid w:val="00DC5AB9"/>
    <w:rsid w:val="00DC5B49"/>
    <w:rsid w:val="00DC6CB8"/>
    <w:rsid w:val="00DC7223"/>
    <w:rsid w:val="00DD2546"/>
    <w:rsid w:val="00DD29A0"/>
    <w:rsid w:val="00DD334E"/>
    <w:rsid w:val="00DD3DF2"/>
    <w:rsid w:val="00DD405B"/>
    <w:rsid w:val="00DD4D77"/>
    <w:rsid w:val="00DD53B7"/>
    <w:rsid w:val="00DD57A1"/>
    <w:rsid w:val="00DD735E"/>
    <w:rsid w:val="00DE06E0"/>
    <w:rsid w:val="00DE0A4E"/>
    <w:rsid w:val="00DE0CF2"/>
    <w:rsid w:val="00DE1A2D"/>
    <w:rsid w:val="00DE1E2F"/>
    <w:rsid w:val="00DE2DD7"/>
    <w:rsid w:val="00DE2DEA"/>
    <w:rsid w:val="00DE30D0"/>
    <w:rsid w:val="00DE368D"/>
    <w:rsid w:val="00DE3986"/>
    <w:rsid w:val="00DE4214"/>
    <w:rsid w:val="00DE44A8"/>
    <w:rsid w:val="00DE4CAD"/>
    <w:rsid w:val="00DE556D"/>
    <w:rsid w:val="00DE577D"/>
    <w:rsid w:val="00DE6790"/>
    <w:rsid w:val="00DE7FD0"/>
    <w:rsid w:val="00DF0BF5"/>
    <w:rsid w:val="00DF0E2B"/>
    <w:rsid w:val="00DF2164"/>
    <w:rsid w:val="00DF231F"/>
    <w:rsid w:val="00DF38A1"/>
    <w:rsid w:val="00DF4F12"/>
    <w:rsid w:val="00DF51D2"/>
    <w:rsid w:val="00DF73A0"/>
    <w:rsid w:val="00DF7C32"/>
    <w:rsid w:val="00E008F1"/>
    <w:rsid w:val="00E00B9B"/>
    <w:rsid w:val="00E00DC8"/>
    <w:rsid w:val="00E0236C"/>
    <w:rsid w:val="00E02AF2"/>
    <w:rsid w:val="00E03DF9"/>
    <w:rsid w:val="00E042F9"/>
    <w:rsid w:val="00E044E1"/>
    <w:rsid w:val="00E04989"/>
    <w:rsid w:val="00E0595F"/>
    <w:rsid w:val="00E06395"/>
    <w:rsid w:val="00E069AB"/>
    <w:rsid w:val="00E06AF7"/>
    <w:rsid w:val="00E0795C"/>
    <w:rsid w:val="00E126EE"/>
    <w:rsid w:val="00E134C7"/>
    <w:rsid w:val="00E1372B"/>
    <w:rsid w:val="00E1458A"/>
    <w:rsid w:val="00E1502D"/>
    <w:rsid w:val="00E15611"/>
    <w:rsid w:val="00E164CF"/>
    <w:rsid w:val="00E21D4F"/>
    <w:rsid w:val="00E2242B"/>
    <w:rsid w:val="00E22525"/>
    <w:rsid w:val="00E22790"/>
    <w:rsid w:val="00E23AD1"/>
    <w:rsid w:val="00E26679"/>
    <w:rsid w:val="00E26D34"/>
    <w:rsid w:val="00E27B04"/>
    <w:rsid w:val="00E3086A"/>
    <w:rsid w:val="00E31274"/>
    <w:rsid w:val="00E32C0A"/>
    <w:rsid w:val="00E330EA"/>
    <w:rsid w:val="00E33D38"/>
    <w:rsid w:val="00E354A4"/>
    <w:rsid w:val="00E35A7C"/>
    <w:rsid w:val="00E375CC"/>
    <w:rsid w:val="00E37BDF"/>
    <w:rsid w:val="00E42414"/>
    <w:rsid w:val="00E4307B"/>
    <w:rsid w:val="00E45209"/>
    <w:rsid w:val="00E46216"/>
    <w:rsid w:val="00E472FD"/>
    <w:rsid w:val="00E474A5"/>
    <w:rsid w:val="00E5034D"/>
    <w:rsid w:val="00E512FA"/>
    <w:rsid w:val="00E517E9"/>
    <w:rsid w:val="00E523C5"/>
    <w:rsid w:val="00E52E48"/>
    <w:rsid w:val="00E5331F"/>
    <w:rsid w:val="00E545BD"/>
    <w:rsid w:val="00E54829"/>
    <w:rsid w:val="00E54F87"/>
    <w:rsid w:val="00E552E1"/>
    <w:rsid w:val="00E55311"/>
    <w:rsid w:val="00E55486"/>
    <w:rsid w:val="00E55C1C"/>
    <w:rsid w:val="00E56989"/>
    <w:rsid w:val="00E56C0D"/>
    <w:rsid w:val="00E6057F"/>
    <w:rsid w:val="00E607ED"/>
    <w:rsid w:val="00E61500"/>
    <w:rsid w:val="00E6320E"/>
    <w:rsid w:val="00E64A94"/>
    <w:rsid w:val="00E66244"/>
    <w:rsid w:val="00E66D19"/>
    <w:rsid w:val="00E70D28"/>
    <w:rsid w:val="00E70E6A"/>
    <w:rsid w:val="00E717EC"/>
    <w:rsid w:val="00E71D2A"/>
    <w:rsid w:val="00E72122"/>
    <w:rsid w:val="00E72589"/>
    <w:rsid w:val="00E7317E"/>
    <w:rsid w:val="00E75F02"/>
    <w:rsid w:val="00E76EFC"/>
    <w:rsid w:val="00E77B12"/>
    <w:rsid w:val="00E81986"/>
    <w:rsid w:val="00E843CC"/>
    <w:rsid w:val="00E85CB2"/>
    <w:rsid w:val="00E85E4F"/>
    <w:rsid w:val="00E85F90"/>
    <w:rsid w:val="00E8695E"/>
    <w:rsid w:val="00E926FE"/>
    <w:rsid w:val="00E94B4B"/>
    <w:rsid w:val="00E96B16"/>
    <w:rsid w:val="00EA1FF2"/>
    <w:rsid w:val="00EA2E80"/>
    <w:rsid w:val="00EA3634"/>
    <w:rsid w:val="00EA4E15"/>
    <w:rsid w:val="00EB0056"/>
    <w:rsid w:val="00EB04C6"/>
    <w:rsid w:val="00EB13FB"/>
    <w:rsid w:val="00EB26CB"/>
    <w:rsid w:val="00EB3B6D"/>
    <w:rsid w:val="00EB4F66"/>
    <w:rsid w:val="00EB6F35"/>
    <w:rsid w:val="00EB7268"/>
    <w:rsid w:val="00EB7365"/>
    <w:rsid w:val="00EB7DE7"/>
    <w:rsid w:val="00EC069D"/>
    <w:rsid w:val="00EC08F8"/>
    <w:rsid w:val="00EC0B0F"/>
    <w:rsid w:val="00EC1055"/>
    <w:rsid w:val="00EC247B"/>
    <w:rsid w:val="00EC39C7"/>
    <w:rsid w:val="00EC3E1E"/>
    <w:rsid w:val="00EC4341"/>
    <w:rsid w:val="00EC4739"/>
    <w:rsid w:val="00EC4975"/>
    <w:rsid w:val="00EC6731"/>
    <w:rsid w:val="00ED0470"/>
    <w:rsid w:val="00ED1885"/>
    <w:rsid w:val="00ED20B0"/>
    <w:rsid w:val="00ED428B"/>
    <w:rsid w:val="00ED4A60"/>
    <w:rsid w:val="00ED51B9"/>
    <w:rsid w:val="00ED5733"/>
    <w:rsid w:val="00ED62BF"/>
    <w:rsid w:val="00ED6446"/>
    <w:rsid w:val="00ED64A1"/>
    <w:rsid w:val="00ED6639"/>
    <w:rsid w:val="00ED7381"/>
    <w:rsid w:val="00ED7CD7"/>
    <w:rsid w:val="00EE14BD"/>
    <w:rsid w:val="00EE2EE8"/>
    <w:rsid w:val="00EE2F8A"/>
    <w:rsid w:val="00EE6465"/>
    <w:rsid w:val="00EE7C68"/>
    <w:rsid w:val="00EF139F"/>
    <w:rsid w:val="00EF1DFA"/>
    <w:rsid w:val="00EF3154"/>
    <w:rsid w:val="00EF653C"/>
    <w:rsid w:val="00EF754D"/>
    <w:rsid w:val="00EF7F16"/>
    <w:rsid w:val="00EF7FD0"/>
    <w:rsid w:val="00F00F4E"/>
    <w:rsid w:val="00F01324"/>
    <w:rsid w:val="00F0142C"/>
    <w:rsid w:val="00F01E2C"/>
    <w:rsid w:val="00F01ED9"/>
    <w:rsid w:val="00F02B2F"/>
    <w:rsid w:val="00F02DC3"/>
    <w:rsid w:val="00F02DEC"/>
    <w:rsid w:val="00F04483"/>
    <w:rsid w:val="00F061AD"/>
    <w:rsid w:val="00F076B9"/>
    <w:rsid w:val="00F076E8"/>
    <w:rsid w:val="00F07886"/>
    <w:rsid w:val="00F07EBC"/>
    <w:rsid w:val="00F113F3"/>
    <w:rsid w:val="00F12198"/>
    <w:rsid w:val="00F13191"/>
    <w:rsid w:val="00F14487"/>
    <w:rsid w:val="00F146CF"/>
    <w:rsid w:val="00F14D2F"/>
    <w:rsid w:val="00F15C6F"/>
    <w:rsid w:val="00F16679"/>
    <w:rsid w:val="00F200BD"/>
    <w:rsid w:val="00F20239"/>
    <w:rsid w:val="00F20BBB"/>
    <w:rsid w:val="00F2436D"/>
    <w:rsid w:val="00F25B2A"/>
    <w:rsid w:val="00F26C84"/>
    <w:rsid w:val="00F2777A"/>
    <w:rsid w:val="00F27AFA"/>
    <w:rsid w:val="00F31CBA"/>
    <w:rsid w:val="00F33F09"/>
    <w:rsid w:val="00F352FD"/>
    <w:rsid w:val="00F35FD4"/>
    <w:rsid w:val="00F423E4"/>
    <w:rsid w:val="00F42BFB"/>
    <w:rsid w:val="00F42D80"/>
    <w:rsid w:val="00F43CAA"/>
    <w:rsid w:val="00F441F2"/>
    <w:rsid w:val="00F4430C"/>
    <w:rsid w:val="00F448AF"/>
    <w:rsid w:val="00F460D5"/>
    <w:rsid w:val="00F46130"/>
    <w:rsid w:val="00F46A7F"/>
    <w:rsid w:val="00F46BBB"/>
    <w:rsid w:val="00F503DF"/>
    <w:rsid w:val="00F51B1A"/>
    <w:rsid w:val="00F52219"/>
    <w:rsid w:val="00F55359"/>
    <w:rsid w:val="00F56000"/>
    <w:rsid w:val="00F5674C"/>
    <w:rsid w:val="00F604CB"/>
    <w:rsid w:val="00F614AB"/>
    <w:rsid w:val="00F626B7"/>
    <w:rsid w:val="00F62AE3"/>
    <w:rsid w:val="00F62F94"/>
    <w:rsid w:val="00F6310F"/>
    <w:rsid w:val="00F63BD4"/>
    <w:rsid w:val="00F6666E"/>
    <w:rsid w:val="00F66A6A"/>
    <w:rsid w:val="00F66C32"/>
    <w:rsid w:val="00F6700D"/>
    <w:rsid w:val="00F70577"/>
    <w:rsid w:val="00F72F65"/>
    <w:rsid w:val="00F73790"/>
    <w:rsid w:val="00F73C68"/>
    <w:rsid w:val="00F7436D"/>
    <w:rsid w:val="00F74746"/>
    <w:rsid w:val="00F7512E"/>
    <w:rsid w:val="00F75A91"/>
    <w:rsid w:val="00F77EEC"/>
    <w:rsid w:val="00F77FA5"/>
    <w:rsid w:val="00F80978"/>
    <w:rsid w:val="00F80DA8"/>
    <w:rsid w:val="00F8114E"/>
    <w:rsid w:val="00F81B04"/>
    <w:rsid w:val="00F8221A"/>
    <w:rsid w:val="00F829EB"/>
    <w:rsid w:val="00F82DAE"/>
    <w:rsid w:val="00F82EFF"/>
    <w:rsid w:val="00F8386B"/>
    <w:rsid w:val="00F84133"/>
    <w:rsid w:val="00F856DD"/>
    <w:rsid w:val="00F85C82"/>
    <w:rsid w:val="00F85CCD"/>
    <w:rsid w:val="00F87328"/>
    <w:rsid w:val="00F93D88"/>
    <w:rsid w:val="00F9437D"/>
    <w:rsid w:val="00F94513"/>
    <w:rsid w:val="00F94FC2"/>
    <w:rsid w:val="00F97B24"/>
    <w:rsid w:val="00FA0B17"/>
    <w:rsid w:val="00FA0FC6"/>
    <w:rsid w:val="00FA19A3"/>
    <w:rsid w:val="00FA2A18"/>
    <w:rsid w:val="00FA2A3F"/>
    <w:rsid w:val="00FA3320"/>
    <w:rsid w:val="00FA3AF4"/>
    <w:rsid w:val="00FA4FCB"/>
    <w:rsid w:val="00FA79F8"/>
    <w:rsid w:val="00FB2263"/>
    <w:rsid w:val="00FB23A4"/>
    <w:rsid w:val="00FB3EA6"/>
    <w:rsid w:val="00FB5430"/>
    <w:rsid w:val="00FB6059"/>
    <w:rsid w:val="00FB7B1D"/>
    <w:rsid w:val="00FC0C4B"/>
    <w:rsid w:val="00FC116E"/>
    <w:rsid w:val="00FC1F3D"/>
    <w:rsid w:val="00FC25FA"/>
    <w:rsid w:val="00FC5734"/>
    <w:rsid w:val="00FC5A1D"/>
    <w:rsid w:val="00FC69AE"/>
    <w:rsid w:val="00FC69CA"/>
    <w:rsid w:val="00FC6C32"/>
    <w:rsid w:val="00FC7100"/>
    <w:rsid w:val="00FC763C"/>
    <w:rsid w:val="00FD2C24"/>
    <w:rsid w:val="00FD42B9"/>
    <w:rsid w:val="00FD4F83"/>
    <w:rsid w:val="00FD5084"/>
    <w:rsid w:val="00FD5D73"/>
    <w:rsid w:val="00FD6365"/>
    <w:rsid w:val="00FD688C"/>
    <w:rsid w:val="00FD6B46"/>
    <w:rsid w:val="00FE07E0"/>
    <w:rsid w:val="00FE209D"/>
    <w:rsid w:val="00FE269A"/>
    <w:rsid w:val="00FE3E4B"/>
    <w:rsid w:val="00FE413B"/>
    <w:rsid w:val="00FE43DE"/>
    <w:rsid w:val="00FE4DD6"/>
    <w:rsid w:val="00FE51CF"/>
    <w:rsid w:val="00FE5A04"/>
    <w:rsid w:val="00FE69B5"/>
    <w:rsid w:val="00FE6BE5"/>
    <w:rsid w:val="00FE6D39"/>
    <w:rsid w:val="00FE725C"/>
    <w:rsid w:val="00FE7830"/>
    <w:rsid w:val="00FE7D7B"/>
    <w:rsid w:val="00FF0774"/>
    <w:rsid w:val="00FF0B74"/>
    <w:rsid w:val="00FF192B"/>
    <w:rsid w:val="00FF1F9B"/>
    <w:rsid w:val="00FF29DC"/>
    <w:rsid w:val="00FF318F"/>
    <w:rsid w:val="00FF3D73"/>
    <w:rsid w:val="00FF4B03"/>
    <w:rsid w:val="00FF4DE5"/>
    <w:rsid w:val="00FF68D0"/>
    <w:rsid w:val="00FF6B91"/>
    <w:rsid w:val="00FF7241"/>
    <w:rsid w:val="00FF744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3703452"/>
  <w15:docId w15:val="{7C069C0E-4E31-4F5A-96D5-77C1AF5E4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3D0"/>
    <w:rPr>
      <w:rFonts w:ascii="Times New Roman" w:eastAsia="Times New Roman" w:hAnsi="Times New Roman"/>
    </w:rPr>
  </w:style>
  <w:style w:type="paragraph" w:styleId="Heading1">
    <w:name w:val="heading 1"/>
    <w:basedOn w:val="Normal"/>
    <w:next w:val="Normal"/>
    <w:link w:val="Heading1Char"/>
    <w:uiPriority w:val="9"/>
    <w:qFormat/>
    <w:rsid w:val="00463694"/>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qFormat/>
    <w:rsid w:val="00D263D0"/>
    <w:pPr>
      <w:keepNext/>
      <w:jc w:val="center"/>
      <w:outlineLvl w:val="1"/>
    </w:pPr>
    <w:rPr>
      <w:rFonts w:ascii="Arial" w:hAnsi="Arial" w:cs="Arial"/>
      <w:b/>
      <w:bCs/>
      <w:sz w:val="16"/>
      <w:szCs w:val="16"/>
    </w:rPr>
  </w:style>
  <w:style w:type="paragraph" w:styleId="Heading3">
    <w:name w:val="heading 3"/>
    <w:basedOn w:val="Normal"/>
    <w:next w:val="Normal"/>
    <w:link w:val="Heading3Char"/>
    <w:uiPriority w:val="9"/>
    <w:unhideWhenUsed/>
    <w:qFormat/>
    <w:rsid w:val="00463694"/>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263D0"/>
    <w:rPr>
      <w:rFonts w:ascii="Arial" w:eastAsia="Times New Roman" w:hAnsi="Arial" w:cs="Arial"/>
      <w:b/>
      <w:bCs/>
      <w:sz w:val="16"/>
      <w:szCs w:val="16"/>
    </w:rPr>
  </w:style>
  <w:style w:type="paragraph" w:styleId="BodyText2">
    <w:name w:val="Body Text 2"/>
    <w:basedOn w:val="Normal"/>
    <w:link w:val="BodyText2Char"/>
    <w:semiHidden/>
    <w:rsid w:val="00D263D0"/>
    <w:pPr>
      <w:jc w:val="both"/>
    </w:pPr>
  </w:style>
  <w:style w:type="character" w:customStyle="1" w:styleId="BodyText2Char">
    <w:name w:val="Body Text 2 Char"/>
    <w:basedOn w:val="DefaultParagraphFont"/>
    <w:link w:val="BodyText2"/>
    <w:semiHidden/>
    <w:rsid w:val="00D263D0"/>
    <w:rPr>
      <w:rFonts w:ascii="Times New Roman" w:eastAsia="Times New Roman" w:hAnsi="Times New Roman" w:cs="Times New Roman"/>
      <w:sz w:val="24"/>
      <w:szCs w:val="24"/>
    </w:rPr>
  </w:style>
  <w:style w:type="paragraph" w:styleId="BodyText">
    <w:name w:val="Body Text"/>
    <w:basedOn w:val="Normal"/>
    <w:link w:val="BodyTextChar"/>
    <w:uiPriority w:val="99"/>
    <w:unhideWhenUsed/>
    <w:rsid w:val="000D4D83"/>
    <w:pPr>
      <w:spacing w:after="120"/>
    </w:pPr>
  </w:style>
  <w:style w:type="character" w:customStyle="1" w:styleId="BodyTextChar">
    <w:name w:val="Body Text Char"/>
    <w:basedOn w:val="DefaultParagraphFont"/>
    <w:link w:val="BodyText"/>
    <w:uiPriority w:val="99"/>
    <w:rsid w:val="000D4D83"/>
    <w:rPr>
      <w:rFonts w:ascii="Times New Roman" w:eastAsia="Times New Roman" w:hAnsi="Times New Roman"/>
      <w:sz w:val="24"/>
      <w:szCs w:val="24"/>
      <w:lang w:eastAsia="en-US"/>
    </w:rPr>
  </w:style>
  <w:style w:type="character" w:styleId="CommentReference">
    <w:name w:val="annotation reference"/>
    <w:basedOn w:val="DefaultParagraphFont"/>
    <w:semiHidden/>
    <w:unhideWhenUsed/>
    <w:rsid w:val="000D4D83"/>
    <w:rPr>
      <w:sz w:val="16"/>
      <w:szCs w:val="16"/>
    </w:rPr>
  </w:style>
  <w:style w:type="paragraph" w:styleId="CommentText">
    <w:name w:val="annotation text"/>
    <w:basedOn w:val="Normal"/>
    <w:link w:val="CommentTextChar"/>
    <w:semiHidden/>
    <w:unhideWhenUsed/>
    <w:rsid w:val="000D4D83"/>
    <w:rPr>
      <w:sz w:val="20"/>
      <w:szCs w:val="20"/>
    </w:rPr>
  </w:style>
  <w:style w:type="character" w:customStyle="1" w:styleId="CommentTextChar">
    <w:name w:val="Comment Text Char"/>
    <w:basedOn w:val="DefaultParagraphFont"/>
    <w:link w:val="CommentText"/>
    <w:semiHidden/>
    <w:rsid w:val="000D4D83"/>
    <w:rPr>
      <w:rFonts w:ascii="Times New Roman" w:eastAsia="Times New Roman" w:hAnsi="Times New Roman"/>
      <w:lang w:eastAsia="en-US"/>
    </w:rPr>
  </w:style>
  <w:style w:type="character" w:styleId="Hyperlink">
    <w:name w:val="Hyperlink"/>
    <w:basedOn w:val="DefaultParagraphFont"/>
    <w:unhideWhenUsed/>
    <w:rsid w:val="000D4D83"/>
    <w:rPr>
      <w:color w:val="0000FF"/>
      <w:u w:val="single"/>
    </w:rPr>
  </w:style>
  <w:style w:type="paragraph" w:styleId="BalloonText">
    <w:name w:val="Balloon Text"/>
    <w:basedOn w:val="Normal"/>
    <w:link w:val="BalloonTextChar"/>
    <w:uiPriority w:val="99"/>
    <w:semiHidden/>
    <w:unhideWhenUsed/>
    <w:rsid w:val="000D4D83"/>
    <w:rPr>
      <w:rFonts w:ascii="Tahoma" w:hAnsi="Tahoma" w:cs="Tahoma"/>
      <w:sz w:val="16"/>
      <w:szCs w:val="16"/>
    </w:rPr>
  </w:style>
  <w:style w:type="character" w:customStyle="1" w:styleId="BalloonTextChar">
    <w:name w:val="Balloon Text Char"/>
    <w:basedOn w:val="DefaultParagraphFont"/>
    <w:link w:val="BalloonText"/>
    <w:uiPriority w:val="99"/>
    <w:semiHidden/>
    <w:rsid w:val="000D4D83"/>
    <w:rPr>
      <w:rFonts w:ascii="Tahoma" w:eastAsia="Times New Roman" w:hAnsi="Tahoma" w:cs="Tahoma"/>
      <w:sz w:val="16"/>
      <w:szCs w:val="16"/>
      <w:lang w:eastAsia="en-US"/>
    </w:rPr>
  </w:style>
  <w:style w:type="character" w:customStyle="1" w:styleId="Heading1Char">
    <w:name w:val="Heading 1 Char"/>
    <w:basedOn w:val="DefaultParagraphFont"/>
    <w:link w:val="Heading1"/>
    <w:uiPriority w:val="9"/>
    <w:rsid w:val="00463694"/>
    <w:rPr>
      <w:rFonts w:ascii="Cambria" w:eastAsia="Times New Roman" w:hAnsi="Cambria" w:cs="Times New Roman"/>
      <w:b/>
      <w:bCs/>
      <w:kern w:val="32"/>
      <w:sz w:val="32"/>
      <w:szCs w:val="32"/>
      <w:lang w:eastAsia="en-US"/>
    </w:rPr>
  </w:style>
  <w:style w:type="character" w:customStyle="1" w:styleId="Heading3Char">
    <w:name w:val="Heading 3 Char"/>
    <w:basedOn w:val="DefaultParagraphFont"/>
    <w:link w:val="Heading3"/>
    <w:uiPriority w:val="9"/>
    <w:rsid w:val="00463694"/>
    <w:rPr>
      <w:rFonts w:ascii="Cambria" w:eastAsia="Times New Roman" w:hAnsi="Cambria" w:cs="Times New Roman"/>
      <w:b/>
      <w:bCs/>
      <w:sz w:val="26"/>
      <w:szCs w:val="26"/>
      <w:lang w:eastAsia="en-US"/>
    </w:rPr>
  </w:style>
  <w:style w:type="table" w:styleId="TableGrid">
    <w:name w:val="Table Grid"/>
    <w:basedOn w:val="TableNormal"/>
    <w:uiPriority w:val="59"/>
    <w:rsid w:val="00E8695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A23D0C"/>
    <w:pPr>
      <w:tabs>
        <w:tab w:val="center" w:pos="4513"/>
        <w:tab w:val="right" w:pos="9026"/>
      </w:tabs>
    </w:pPr>
  </w:style>
  <w:style w:type="character" w:customStyle="1" w:styleId="HeaderChar">
    <w:name w:val="Header Char"/>
    <w:basedOn w:val="DefaultParagraphFont"/>
    <w:link w:val="Header"/>
    <w:uiPriority w:val="99"/>
    <w:semiHidden/>
    <w:rsid w:val="00A23D0C"/>
    <w:rPr>
      <w:rFonts w:ascii="Times New Roman" w:eastAsia="Times New Roman" w:hAnsi="Times New Roman"/>
      <w:sz w:val="24"/>
      <w:szCs w:val="24"/>
      <w:lang w:eastAsia="en-US"/>
    </w:rPr>
  </w:style>
  <w:style w:type="paragraph" w:styleId="Footer">
    <w:name w:val="footer"/>
    <w:basedOn w:val="Normal"/>
    <w:link w:val="FooterChar"/>
    <w:uiPriority w:val="99"/>
    <w:unhideWhenUsed/>
    <w:rsid w:val="00A23D0C"/>
    <w:pPr>
      <w:tabs>
        <w:tab w:val="center" w:pos="4513"/>
        <w:tab w:val="right" w:pos="9026"/>
      </w:tabs>
    </w:pPr>
  </w:style>
  <w:style w:type="character" w:customStyle="1" w:styleId="FooterChar">
    <w:name w:val="Footer Char"/>
    <w:basedOn w:val="DefaultParagraphFont"/>
    <w:link w:val="Footer"/>
    <w:uiPriority w:val="99"/>
    <w:rsid w:val="00A23D0C"/>
    <w:rPr>
      <w:rFonts w:ascii="Times New Roman" w:eastAsia="Times New Roman" w:hAnsi="Times New Roman"/>
      <w:sz w:val="24"/>
      <w:szCs w:val="24"/>
      <w:lang w:eastAsia="en-US"/>
    </w:rPr>
  </w:style>
  <w:style w:type="character" w:styleId="LineNumber">
    <w:name w:val="line number"/>
    <w:basedOn w:val="DefaultParagraphFont"/>
    <w:uiPriority w:val="99"/>
    <w:semiHidden/>
    <w:unhideWhenUsed/>
    <w:rsid w:val="000854A3"/>
  </w:style>
  <w:style w:type="paragraph" w:styleId="CommentSubject">
    <w:name w:val="annotation subject"/>
    <w:basedOn w:val="CommentText"/>
    <w:next w:val="CommentText"/>
    <w:link w:val="CommentSubjectChar"/>
    <w:uiPriority w:val="99"/>
    <w:semiHidden/>
    <w:unhideWhenUsed/>
    <w:rsid w:val="000C4F46"/>
    <w:rPr>
      <w:b/>
      <w:bCs/>
    </w:rPr>
  </w:style>
  <w:style w:type="character" w:customStyle="1" w:styleId="CommentSubjectChar">
    <w:name w:val="Comment Subject Char"/>
    <w:basedOn w:val="CommentTextChar"/>
    <w:link w:val="CommentSubject"/>
    <w:uiPriority w:val="99"/>
    <w:semiHidden/>
    <w:rsid w:val="000C4F46"/>
    <w:rPr>
      <w:rFonts w:ascii="Times New Roman" w:eastAsia="Times New Roman" w:hAnsi="Times New Roman"/>
      <w:b/>
      <w:bCs/>
      <w:lang w:eastAsia="en-US"/>
    </w:rPr>
  </w:style>
  <w:style w:type="paragraph" w:styleId="BodyText3">
    <w:name w:val="Body Text 3"/>
    <w:basedOn w:val="Normal"/>
    <w:link w:val="BodyText3Char"/>
    <w:uiPriority w:val="99"/>
    <w:semiHidden/>
    <w:unhideWhenUsed/>
    <w:rsid w:val="0031576A"/>
    <w:pPr>
      <w:spacing w:after="120"/>
    </w:pPr>
    <w:rPr>
      <w:sz w:val="16"/>
      <w:szCs w:val="16"/>
    </w:rPr>
  </w:style>
  <w:style w:type="character" w:customStyle="1" w:styleId="BodyText3Char">
    <w:name w:val="Body Text 3 Char"/>
    <w:basedOn w:val="DefaultParagraphFont"/>
    <w:link w:val="BodyText3"/>
    <w:uiPriority w:val="99"/>
    <w:semiHidden/>
    <w:rsid w:val="0031576A"/>
    <w:rPr>
      <w:rFonts w:ascii="Times New Roman" w:eastAsia="Times New Roman" w:hAnsi="Times New Roman"/>
      <w:sz w:val="16"/>
      <w:szCs w:val="16"/>
      <w:lang w:eastAsia="en-US"/>
    </w:rPr>
  </w:style>
  <w:style w:type="character" w:styleId="FollowedHyperlink">
    <w:name w:val="FollowedHyperlink"/>
    <w:basedOn w:val="DefaultParagraphFont"/>
    <w:uiPriority w:val="99"/>
    <w:semiHidden/>
    <w:unhideWhenUsed/>
    <w:rsid w:val="0076617D"/>
    <w:rPr>
      <w:color w:val="800080" w:themeColor="followedHyperlink"/>
      <w:u w:val="single"/>
    </w:rPr>
  </w:style>
  <w:style w:type="paragraph" w:styleId="EndnoteText">
    <w:name w:val="endnote text"/>
    <w:basedOn w:val="Normal"/>
    <w:link w:val="EndnoteTextChar"/>
    <w:uiPriority w:val="99"/>
    <w:semiHidden/>
    <w:unhideWhenUsed/>
    <w:rsid w:val="009F6CE9"/>
    <w:rPr>
      <w:sz w:val="20"/>
      <w:szCs w:val="20"/>
    </w:rPr>
  </w:style>
  <w:style w:type="character" w:customStyle="1" w:styleId="EndnoteTextChar">
    <w:name w:val="Endnote Text Char"/>
    <w:basedOn w:val="DefaultParagraphFont"/>
    <w:link w:val="EndnoteText"/>
    <w:uiPriority w:val="99"/>
    <w:semiHidden/>
    <w:rsid w:val="009F6CE9"/>
    <w:rPr>
      <w:rFonts w:ascii="Times New Roman" w:eastAsia="Times New Roman" w:hAnsi="Times New Roman"/>
    </w:rPr>
  </w:style>
  <w:style w:type="character" w:styleId="EndnoteReference">
    <w:name w:val="endnote reference"/>
    <w:basedOn w:val="DefaultParagraphFont"/>
    <w:uiPriority w:val="99"/>
    <w:semiHidden/>
    <w:unhideWhenUsed/>
    <w:rsid w:val="009F6CE9"/>
    <w:rPr>
      <w:vertAlign w:val="superscript"/>
    </w:rPr>
  </w:style>
  <w:style w:type="paragraph" w:styleId="Revision">
    <w:name w:val="Revision"/>
    <w:hidden/>
    <w:uiPriority w:val="71"/>
    <w:rsid w:val="002E38EB"/>
    <w:rPr>
      <w:rFonts w:ascii="Times New Roman" w:eastAsia="Times New Roman" w:hAnsi="Times New Roman"/>
    </w:rPr>
  </w:style>
  <w:style w:type="paragraph" w:styleId="Caption">
    <w:name w:val="caption"/>
    <w:basedOn w:val="Normal"/>
    <w:next w:val="Normal"/>
    <w:uiPriority w:val="35"/>
    <w:unhideWhenUsed/>
    <w:qFormat/>
    <w:rsid w:val="00CB72AE"/>
    <w:pPr>
      <w:spacing w:after="200"/>
    </w:pPr>
    <w:rPr>
      <w:b/>
      <w:bCs/>
      <w:color w:val="4F81BD" w:themeColor="accent1"/>
      <w:sz w:val="18"/>
      <w:szCs w:val="18"/>
    </w:rPr>
  </w:style>
  <w:style w:type="paragraph" w:styleId="ListParagraph">
    <w:name w:val="List Paragraph"/>
    <w:basedOn w:val="Normal"/>
    <w:uiPriority w:val="72"/>
    <w:rsid w:val="001B219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8341195">
      <w:bodyDiv w:val="1"/>
      <w:marLeft w:val="0"/>
      <w:marRight w:val="0"/>
      <w:marTop w:val="0"/>
      <w:marBottom w:val="0"/>
      <w:divBdr>
        <w:top w:val="none" w:sz="0" w:space="0" w:color="auto"/>
        <w:left w:val="none" w:sz="0" w:space="0" w:color="auto"/>
        <w:bottom w:val="none" w:sz="0" w:space="0" w:color="auto"/>
        <w:right w:val="none" w:sz="0" w:space="0" w:color="auto"/>
      </w:divBdr>
    </w:div>
    <w:div w:id="817845456">
      <w:bodyDiv w:val="1"/>
      <w:marLeft w:val="0"/>
      <w:marRight w:val="0"/>
      <w:marTop w:val="0"/>
      <w:marBottom w:val="0"/>
      <w:divBdr>
        <w:top w:val="none" w:sz="0" w:space="0" w:color="auto"/>
        <w:left w:val="none" w:sz="0" w:space="0" w:color="auto"/>
        <w:bottom w:val="none" w:sz="0" w:space="0" w:color="auto"/>
        <w:right w:val="none" w:sz="0" w:space="0" w:color="auto"/>
      </w:divBdr>
    </w:div>
    <w:div w:id="829059879">
      <w:bodyDiv w:val="1"/>
      <w:marLeft w:val="0"/>
      <w:marRight w:val="0"/>
      <w:marTop w:val="0"/>
      <w:marBottom w:val="0"/>
      <w:divBdr>
        <w:top w:val="none" w:sz="0" w:space="0" w:color="auto"/>
        <w:left w:val="none" w:sz="0" w:space="0" w:color="auto"/>
        <w:bottom w:val="none" w:sz="0" w:space="0" w:color="auto"/>
        <w:right w:val="none" w:sz="0" w:space="0" w:color="auto"/>
      </w:divBdr>
    </w:div>
    <w:div w:id="13392348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dunn@bas.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ucnredlist.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cap.aq"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acap.aq" TargetMode="External"/><Relationship Id="rId4" Type="http://schemas.openxmlformats.org/officeDocument/2006/relationships/settings" Target="settings.xml"/><Relationship Id="rId9" Type="http://schemas.openxmlformats.org/officeDocument/2006/relationships/hyperlink" Target="http://www.r-project.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A69CE8-00B7-4FEE-854F-278F12429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10808</Words>
  <Characters>61609</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NERC</Company>
  <LinksUpToDate>false</LinksUpToDate>
  <CharactersWithSpaces>72273</CharactersWithSpaces>
  <SharedDoc>false</SharedDoc>
  <HLinks>
    <vt:vector size="30" baseType="variant">
      <vt:variant>
        <vt:i4>2228333</vt:i4>
      </vt:variant>
      <vt:variant>
        <vt:i4>12</vt:i4>
      </vt:variant>
      <vt:variant>
        <vt:i4>0</vt:i4>
      </vt:variant>
      <vt:variant>
        <vt:i4>5</vt:i4>
      </vt:variant>
      <vt:variant>
        <vt:lpwstr>http://www.iucnredlist.org/</vt:lpwstr>
      </vt:variant>
      <vt:variant>
        <vt:lpwstr/>
      </vt:variant>
      <vt:variant>
        <vt:i4>7602210</vt:i4>
      </vt:variant>
      <vt:variant>
        <vt:i4>9</vt:i4>
      </vt:variant>
      <vt:variant>
        <vt:i4>0</vt:i4>
      </vt:variant>
      <vt:variant>
        <vt:i4>5</vt:i4>
      </vt:variant>
      <vt:variant>
        <vt:lpwstr>http://www.acap.aq/</vt:lpwstr>
      </vt:variant>
      <vt:variant>
        <vt:lpwstr/>
      </vt:variant>
      <vt:variant>
        <vt:i4>6226010</vt:i4>
      </vt:variant>
      <vt:variant>
        <vt:i4>6</vt:i4>
      </vt:variant>
      <vt:variant>
        <vt:i4>0</vt:i4>
      </vt:variant>
      <vt:variant>
        <vt:i4>5</vt:i4>
      </vt:variant>
      <vt:variant>
        <vt:lpwstr>http://www.r-project.org/</vt:lpwstr>
      </vt:variant>
      <vt:variant>
        <vt:lpwstr/>
      </vt:variant>
      <vt:variant>
        <vt:i4>3145840</vt:i4>
      </vt:variant>
      <vt:variant>
        <vt:i4>3</vt:i4>
      </vt:variant>
      <vt:variant>
        <vt:i4>0</vt:i4>
      </vt:variant>
      <vt:variant>
        <vt:i4>5</vt:i4>
      </vt:variant>
      <vt:variant>
        <vt:lpwstr>http://www.minitab.com/</vt:lpwstr>
      </vt:variant>
      <vt:variant>
        <vt:lpwstr/>
      </vt:variant>
      <vt:variant>
        <vt:i4>2162777</vt:i4>
      </vt:variant>
      <vt:variant>
        <vt:i4>0</vt:i4>
      </vt:variant>
      <vt:variant>
        <vt:i4>0</vt:i4>
      </vt:variant>
      <vt:variant>
        <vt:i4>5</vt:i4>
      </vt:variant>
      <vt:variant>
        <vt:lpwstr>mailto:mdunn@bas.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unn</dc:creator>
  <cp:keywords/>
  <dc:description/>
  <cp:lastModifiedBy>Gray, Andrew D.</cp:lastModifiedBy>
  <cp:revision>3</cp:revision>
  <cp:lastPrinted>2015-11-25T22:11:00Z</cp:lastPrinted>
  <dcterms:created xsi:type="dcterms:W3CDTF">2016-08-31T12:45:00Z</dcterms:created>
  <dcterms:modified xsi:type="dcterms:W3CDTF">2016-08-31T12:46:00Z</dcterms:modified>
</cp:coreProperties>
</file>